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16841" w14:textId="5DF9653F" w:rsidR="00D80FB5" w:rsidRDefault="00D80FB5" w:rsidP="00D80FB5">
      <w:pPr>
        <w:pStyle w:val="Heading1"/>
        <w:spacing w:line="480" w:lineRule="auto"/>
      </w:pPr>
      <w:r>
        <w:t>Supplementary Material Appendi</w:t>
      </w:r>
      <w:r w:rsidR="005427A9">
        <w:t>ces</w:t>
      </w:r>
    </w:p>
    <w:p w14:paraId="05F28D75" w14:textId="77777777" w:rsidR="005427A9" w:rsidRDefault="005427A9" w:rsidP="005427A9">
      <w:pPr>
        <w:pStyle w:val="Heading2"/>
      </w:pPr>
      <w:r>
        <w:t xml:space="preserve">Appendix A: Standards for Reporting Qualitative Research Checklist </w:t>
      </w:r>
      <w:r>
        <w:fldChar w:fldCharType="begin"/>
      </w:r>
      <w:r>
        <w:instrText xml:space="preserve"> ADDIN EN.CITE &lt;EndNote&gt;&lt;Cite&gt;&lt;Author&gt;O’Brien&lt;/Author&gt;&lt;Year&gt;2014&lt;/Year&gt;&lt;RecNum&gt;3128&lt;/RecNum&gt;&lt;DisplayText&gt;(22)&lt;/DisplayText&gt;&lt;record&gt;&lt;rec-number&gt;3128&lt;/rec-number&gt;&lt;foreign-keys&gt;&lt;key app="EN" db-id="vv92z2zd1wdpvaeza0rvvaaoafapvtdvsxer" timestamp="1667919386"&gt;3128&lt;/key&gt;&lt;/foreign-keys&gt;&lt;ref-type name="Journal Article"&gt;17&lt;/ref-type&gt;&lt;contributors&gt;&lt;authors&gt;&lt;author&gt;O’Brien, Bridget C&lt;/author&gt;&lt;author&gt;Harris, Ilene B&lt;/author&gt;&lt;author&gt;Beckman, Thomas J&lt;/author&gt;&lt;author&gt;Reed, Darcy A&lt;/author&gt;&lt;author&gt;Cook, David A&lt;/author&gt;&lt;/authors&gt;&lt;/contributors&gt;&lt;titles&gt;&lt;title&gt;Standards for reporting qualitative research: a synthesis of recommendations&lt;/title&gt;&lt;secondary-title&gt;Academic medicine&lt;/secondary-title&gt;&lt;/titles&gt;&lt;periodical&gt;&lt;full-title&gt;Academic medicine&lt;/full-title&gt;&lt;/periodical&gt;&lt;pages&gt;1245-1251&lt;/pages&gt;&lt;volume&gt;89&lt;/volume&gt;&lt;number&gt;9&lt;/number&gt;&lt;dates&gt;&lt;year&gt;2014&lt;/year&gt;&lt;/dates&gt;&lt;isbn&gt;1040-2446&lt;/isbn&gt;&lt;urls&gt;&lt;/urls&gt;&lt;/record&gt;&lt;/Cite&gt;&lt;/EndNote&gt;</w:instrText>
      </w:r>
      <w:r>
        <w:fldChar w:fldCharType="separate"/>
      </w:r>
      <w:r>
        <w:rPr>
          <w:noProof/>
        </w:rPr>
        <w:t>(22)</w:t>
      </w:r>
      <w:r>
        <w:fldChar w:fldCharType="end"/>
      </w:r>
    </w:p>
    <w:tbl>
      <w:tblPr>
        <w:tblStyle w:val="TableGrid"/>
        <w:tblW w:w="0" w:type="auto"/>
        <w:tblLook w:val="04A0" w:firstRow="1" w:lastRow="0" w:firstColumn="1" w:lastColumn="0" w:noHBand="0" w:noVBand="1"/>
      </w:tblPr>
      <w:tblGrid>
        <w:gridCol w:w="2547"/>
        <w:gridCol w:w="6469"/>
      </w:tblGrid>
      <w:tr w:rsidR="00565EA1" w14:paraId="00D64347" w14:textId="77777777" w:rsidTr="00565EA1">
        <w:tc>
          <w:tcPr>
            <w:tcW w:w="2547" w:type="dxa"/>
          </w:tcPr>
          <w:p w14:paraId="4FB52B7A" w14:textId="77777777" w:rsidR="00565EA1" w:rsidRDefault="00565EA1" w:rsidP="003A3E63">
            <w:pPr>
              <w:spacing w:line="480" w:lineRule="auto"/>
            </w:pPr>
            <w:r>
              <w:t>Title</w:t>
            </w:r>
          </w:p>
        </w:tc>
        <w:tc>
          <w:tcPr>
            <w:tcW w:w="6469" w:type="dxa"/>
          </w:tcPr>
          <w:p w14:paraId="7451CA99" w14:textId="77777777" w:rsidR="00565EA1" w:rsidRDefault="00565EA1" w:rsidP="003A3E63">
            <w:pPr>
              <w:spacing w:line="480" w:lineRule="auto"/>
            </w:pPr>
            <w:r>
              <w:t>Development of the ‘Diabetes Together’ Intervention</w:t>
            </w:r>
          </w:p>
        </w:tc>
      </w:tr>
      <w:tr w:rsidR="00565EA1" w14:paraId="775911FB" w14:textId="77777777" w:rsidTr="00565EA1">
        <w:tc>
          <w:tcPr>
            <w:tcW w:w="2547" w:type="dxa"/>
          </w:tcPr>
          <w:p w14:paraId="36DF994A" w14:textId="77777777" w:rsidR="00565EA1" w:rsidRDefault="00565EA1" w:rsidP="003A3E63">
            <w:pPr>
              <w:spacing w:line="480" w:lineRule="auto"/>
            </w:pPr>
            <w:r>
              <w:t>Abstract</w:t>
            </w:r>
          </w:p>
        </w:tc>
        <w:tc>
          <w:tcPr>
            <w:tcW w:w="6469" w:type="dxa"/>
          </w:tcPr>
          <w:p w14:paraId="3B0882F4" w14:textId="77777777" w:rsidR="00565EA1" w:rsidRDefault="00565EA1" w:rsidP="003A3E63">
            <w:pPr>
              <w:spacing w:line="480" w:lineRule="auto"/>
            </w:pPr>
            <w:r>
              <w:t>Describing 2 qualitative studies</w:t>
            </w:r>
          </w:p>
          <w:p w14:paraId="50948C21" w14:textId="77777777" w:rsidR="00565EA1" w:rsidRDefault="00565EA1" w:rsidP="00565EA1">
            <w:pPr>
              <w:pStyle w:val="ListParagraph"/>
              <w:numPr>
                <w:ilvl w:val="0"/>
                <w:numId w:val="8"/>
              </w:numPr>
              <w:spacing w:line="480" w:lineRule="auto"/>
            </w:pPr>
            <w:r>
              <w:t xml:space="preserve">Semi-structured </w:t>
            </w:r>
            <w:r w:rsidRPr="00520C19">
              <w:t>interviews wit</w:t>
            </w:r>
            <w:r>
              <w:t>h both members of 10 couples</w:t>
            </w:r>
          </w:p>
          <w:p w14:paraId="6DD09E62" w14:textId="77777777" w:rsidR="00565EA1" w:rsidRPr="00520C19" w:rsidRDefault="00565EA1" w:rsidP="00565EA1">
            <w:pPr>
              <w:pStyle w:val="ListParagraph"/>
              <w:numPr>
                <w:ilvl w:val="0"/>
                <w:numId w:val="8"/>
              </w:numPr>
              <w:spacing w:line="480" w:lineRule="auto"/>
            </w:pPr>
            <w:r>
              <w:t>Think-aloud interviews with pairs of participants viewing intervention content.</w:t>
            </w:r>
          </w:p>
        </w:tc>
      </w:tr>
      <w:tr w:rsidR="00565EA1" w14:paraId="74D07FF2" w14:textId="77777777" w:rsidTr="00565EA1">
        <w:tc>
          <w:tcPr>
            <w:tcW w:w="2547" w:type="dxa"/>
          </w:tcPr>
          <w:p w14:paraId="2F13B81B" w14:textId="77777777" w:rsidR="00565EA1" w:rsidRDefault="00565EA1" w:rsidP="003A3E63">
            <w:pPr>
              <w:spacing w:line="480" w:lineRule="auto"/>
            </w:pPr>
            <w:r>
              <w:t>Problem formulation</w:t>
            </w:r>
          </w:p>
        </w:tc>
        <w:tc>
          <w:tcPr>
            <w:tcW w:w="6469" w:type="dxa"/>
          </w:tcPr>
          <w:p w14:paraId="228AA945" w14:textId="77777777" w:rsidR="00565EA1" w:rsidRPr="00520C19" w:rsidRDefault="00565EA1" w:rsidP="003A3E63">
            <w:pPr>
              <w:spacing w:line="480" w:lineRule="auto"/>
            </w:pPr>
            <w:r>
              <w:t xml:space="preserve">In South Africa, there is a need for better self-management of type 2 diabetes. Tackling this problem should use a holistic approach, including patients’ partners. </w:t>
            </w:r>
          </w:p>
          <w:p w14:paraId="3C8C7E27" w14:textId="77777777" w:rsidR="00565EA1" w:rsidRPr="00520C19" w:rsidRDefault="00565EA1" w:rsidP="00565EA1">
            <w:pPr>
              <w:pStyle w:val="ListParagraph"/>
              <w:numPr>
                <w:ilvl w:val="0"/>
                <w:numId w:val="9"/>
              </w:numPr>
              <w:spacing w:line="480" w:lineRule="auto"/>
            </w:pPr>
          </w:p>
        </w:tc>
      </w:tr>
      <w:tr w:rsidR="00565EA1" w14:paraId="1676A4D5" w14:textId="77777777" w:rsidTr="00565EA1">
        <w:tc>
          <w:tcPr>
            <w:tcW w:w="2547" w:type="dxa"/>
          </w:tcPr>
          <w:p w14:paraId="7DC968B0" w14:textId="77777777" w:rsidR="00565EA1" w:rsidRDefault="00565EA1" w:rsidP="003A3E63">
            <w:pPr>
              <w:spacing w:line="480" w:lineRule="auto"/>
            </w:pPr>
            <w:r>
              <w:t>Research Question</w:t>
            </w:r>
          </w:p>
        </w:tc>
        <w:tc>
          <w:tcPr>
            <w:tcW w:w="6469" w:type="dxa"/>
          </w:tcPr>
          <w:p w14:paraId="32C218DB" w14:textId="77777777" w:rsidR="00565EA1" w:rsidRDefault="00565EA1" w:rsidP="003A3E63">
            <w:pPr>
              <w:spacing w:line="480" w:lineRule="auto"/>
            </w:pPr>
            <w:r>
              <w:t>In these two studies, we</w:t>
            </w:r>
          </w:p>
          <w:p w14:paraId="5B405935" w14:textId="77777777" w:rsidR="00565EA1" w:rsidRDefault="00565EA1" w:rsidP="00565EA1">
            <w:pPr>
              <w:pStyle w:val="ListParagraph"/>
              <w:numPr>
                <w:ilvl w:val="0"/>
                <w:numId w:val="10"/>
              </w:numPr>
              <w:spacing w:line="480" w:lineRule="auto"/>
            </w:pPr>
            <w:r>
              <w:t>Discover the barriers and facilitators to good diabetes self-management in couples in South Africa</w:t>
            </w:r>
          </w:p>
          <w:p w14:paraId="4EAB2350" w14:textId="77777777" w:rsidR="00565EA1" w:rsidRDefault="00565EA1" w:rsidP="00565EA1">
            <w:pPr>
              <w:pStyle w:val="ListParagraph"/>
              <w:numPr>
                <w:ilvl w:val="0"/>
                <w:numId w:val="10"/>
              </w:numPr>
              <w:spacing w:line="480" w:lineRule="auto"/>
            </w:pPr>
            <w:r>
              <w:t>Elicit feedback from South African couples on a prototype couples-focused intervention to support diabetes self-management</w:t>
            </w:r>
          </w:p>
        </w:tc>
      </w:tr>
      <w:tr w:rsidR="00565EA1" w14:paraId="1FF75729" w14:textId="77777777" w:rsidTr="00565EA1">
        <w:tc>
          <w:tcPr>
            <w:tcW w:w="2547" w:type="dxa"/>
          </w:tcPr>
          <w:p w14:paraId="609E4104" w14:textId="77777777" w:rsidR="00565EA1" w:rsidRDefault="00565EA1" w:rsidP="003A3E63">
            <w:pPr>
              <w:spacing w:line="480" w:lineRule="auto"/>
            </w:pPr>
            <w:r>
              <w:t>Qualitative Approach</w:t>
            </w:r>
          </w:p>
        </w:tc>
        <w:tc>
          <w:tcPr>
            <w:tcW w:w="6469" w:type="dxa"/>
          </w:tcPr>
          <w:p w14:paraId="323114CA" w14:textId="77777777" w:rsidR="00565EA1" w:rsidRDefault="00565EA1" w:rsidP="003A3E63">
            <w:pPr>
              <w:spacing w:line="480" w:lineRule="auto"/>
            </w:pPr>
            <w:r>
              <w:t xml:space="preserve">We use the Person-Based Approach, that, for our first study, uses thematic analysis to code the barrier’s and facilitators to a target behaviour, and for our second study uses a Table of Changes to identify and prioritise feedback to improve an intervention. </w:t>
            </w:r>
          </w:p>
        </w:tc>
      </w:tr>
      <w:tr w:rsidR="00565EA1" w14:paraId="1C834312" w14:textId="77777777" w:rsidTr="00565EA1">
        <w:tc>
          <w:tcPr>
            <w:tcW w:w="2547" w:type="dxa"/>
          </w:tcPr>
          <w:p w14:paraId="6ED78833" w14:textId="77777777" w:rsidR="00565EA1" w:rsidRDefault="00565EA1" w:rsidP="003A3E63">
            <w:pPr>
              <w:spacing w:line="480" w:lineRule="auto"/>
            </w:pPr>
            <w:r>
              <w:t>Researcher Characteristics</w:t>
            </w:r>
          </w:p>
        </w:tc>
        <w:tc>
          <w:tcPr>
            <w:tcW w:w="6469" w:type="dxa"/>
          </w:tcPr>
          <w:p w14:paraId="5D90F13B" w14:textId="77777777" w:rsidR="00565EA1" w:rsidRDefault="00565EA1" w:rsidP="003A3E63">
            <w:pPr>
              <w:spacing w:line="480" w:lineRule="auto"/>
            </w:pPr>
            <w:r>
              <w:t xml:space="preserve">Two research fellows and one diabetes nurse educator conducted the interviews. </w:t>
            </w:r>
          </w:p>
        </w:tc>
      </w:tr>
      <w:tr w:rsidR="00565EA1" w14:paraId="5C2A3005" w14:textId="77777777" w:rsidTr="00565EA1">
        <w:tc>
          <w:tcPr>
            <w:tcW w:w="2547" w:type="dxa"/>
          </w:tcPr>
          <w:p w14:paraId="72B0CCD2" w14:textId="77777777" w:rsidR="00565EA1" w:rsidRDefault="00565EA1" w:rsidP="003A3E63">
            <w:pPr>
              <w:spacing w:line="480" w:lineRule="auto"/>
            </w:pPr>
            <w:r>
              <w:t>Context</w:t>
            </w:r>
          </w:p>
        </w:tc>
        <w:tc>
          <w:tcPr>
            <w:tcW w:w="6469" w:type="dxa"/>
          </w:tcPr>
          <w:p w14:paraId="03AE98D7" w14:textId="77777777" w:rsidR="00565EA1" w:rsidRDefault="00565EA1" w:rsidP="003A3E63">
            <w:pPr>
              <w:spacing w:line="480" w:lineRule="auto"/>
            </w:pPr>
            <w:r>
              <w:t>Participants were couples from low-income neighbourhoods in South Africa, where one member of the couple had Type 2 diabetes.</w:t>
            </w:r>
          </w:p>
        </w:tc>
      </w:tr>
      <w:tr w:rsidR="00565EA1" w14:paraId="0217572C" w14:textId="77777777" w:rsidTr="00565EA1">
        <w:tc>
          <w:tcPr>
            <w:tcW w:w="2547" w:type="dxa"/>
          </w:tcPr>
          <w:p w14:paraId="59810755" w14:textId="77777777" w:rsidR="00565EA1" w:rsidRDefault="00565EA1" w:rsidP="003A3E63">
            <w:pPr>
              <w:spacing w:line="480" w:lineRule="auto"/>
            </w:pPr>
            <w:r>
              <w:lastRenderedPageBreak/>
              <w:t>Sampling Strategy</w:t>
            </w:r>
          </w:p>
        </w:tc>
        <w:tc>
          <w:tcPr>
            <w:tcW w:w="6469" w:type="dxa"/>
          </w:tcPr>
          <w:p w14:paraId="460327B6" w14:textId="77777777" w:rsidR="00565EA1" w:rsidRDefault="00565EA1" w:rsidP="003A3E63">
            <w:pPr>
              <w:spacing w:line="480" w:lineRule="auto"/>
            </w:pPr>
            <w:r>
              <w:t>Participants were recruited through word-of-mouth. Interviews were conducted until data had reached saturation.</w:t>
            </w:r>
          </w:p>
        </w:tc>
      </w:tr>
      <w:tr w:rsidR="00565EA1" w14:paraId="70B74270" w14:textId="77777777" w:rsidTr="00565EA1">
        <w:tc>
          <w:tcPr>
            <w:tcW w:w="2547" w:type="dxa"/>
          </w:tcPr>
          <w:p w14:paraId="5477F598" w14:textId="77777777" w:rsidR="00565EA1" w:rsidRDefault="00565EA1" w:rsidP="003A3E63">
            <w:pPr>
              <w:spacing w:line="480" w:lineRule="auto"/>
            </w:pPr>
            <w:r>
              <w:t>Ethical Issues</w:t>
            </w:r>
          </w:p>
        </w:tc>
        <w:tc>
          <w:tcPr>
            <w:tcW w:w="6469" w:type="dxa"/>
          </w:tcPr>
          <w:p w14:paraId="1915B46C" w14:textId="77777777" w:rsidR="00565EA1" w:rsidRDefault="00565EA1" w:rsidP="003A3E63">
            <w:pPr>
              <w:spacing w:line="480" w:lineRule="auto"/>
            </w:pPr>
            <w:r>
              <w:t xml:space="preserve">Ethical approval was obtained from institutional </w:t>
            </w:r>
            <w:proofErr w:type="spellStart"/>
            <w:r>
              <w:t>ethic’s</w:t>
            </w:r>
            <w:proofErr w:type="spellEnd"/>
            <w:r>
              <w:t xml:space="preserve"> committees prior to commencement of the studies. </w:t>
            </w:r>
          </w:p>
        </w:tc>
      </w:tr>
      <w:tr w:rsidR="00565EA1" w14:paraId="4D06D178" w14:textId="77777777" w:rsidTr="00565EA1">
        <w:tc>
          <w:tcPr>
            <w:tcW w:w="2547" w:type="dxa"/>
          </w:tcPr>
          <w:p w14:paraId="417CAD29" w14:textId="77777777" w:rsidR="00565EA1" w:rsidRDefault="00565EA1" w:rsidP="003A3E63">
            <w:pPr>
              <w:spacing w:line="480" w:lineRule="auto"/>
            </w:pPr>
            <w:r>
              <w:t>Data collection methods</w:t>
            </w:r>
          </w:p>
        </w:tc>
        <w:tc>
          <w:tcPr>
            <w:tcW w:w="6469" w:type="dxa"/>
          </w:tcPr>
          <w:p w14:paraId="670BDC14" w14:textId="77777777" w:rsidR="00565EA1" w:rsidRDefault="00565EA1" w:rsidP="003A3E63">
            <w:pPr>
              <w:spacing w:line="480" w:lineRule="auto"/>
            </w:pPr>
            <w:r>
              <w:t>Data was collected via interview, either face-to-face or by telephone.</w:t>
            </w:r>
          </w:p>
        </w:tc>
      </w:tr>
      <w:tr w:rsidR="00565EA1" w14:paraId="7ABCDE95" w14:textId="77777777" w:rsidTr="00565EA1">
        <w:tc>
          <w:tcPr>
            <w:tcW w:w="2547" w:type="dxa"/>
          </w:tcPr>
          <w:p w14:paraId="199EB925" w14:textId="77777777" w:rsidR="00565EA1" w:rsidRDefault="00565EA1" w:rsidP="003A3E63">
            <w:pPr>
              <w:spacing w:line="480" w:lineRule="auto"/>
            </w:pPr>
            <w:r>
              <w:t>Data collection instruments</w:t>
            </w:r>
          </w:p>
        </w:tc>
        <w:tc>
          <w:tcPr>
            <w:tcW w:w="6469" w:type="dxa"/>
          </w:tcPr>
          <w:p w14:paraId="79317E08" w14:textId="77777777" w:rsidR="00565EA1" w:rsidRDefault="00565EA1" w:rsidP="003A3E63">
            <w:pPr>
              <w:spacing w:line="480" w:lineRule="auto"/>
            </w:pPr>
            <w:r>
              <w:t>A topic guide was used to prompt responses.</w:t>
            </w:r>
          </w:p>
        </w:tc>
      </w:tr>
      <w:tr w:rsidR="00565EA1" w14:paraId="5F525B21" w14:textId="77777777" w:rsidTr="00565EA1">
        <w:tc>
          <w:tcPr>
            <w:tcW w:w="2547" w:type="dxa"/>
          </w:tcPr>
          <w:p w14:paraId="3AB3E6B3" w14:textId="77777777" w:rsidR="00565EA1" w:rsidRDefault="00565EA1" w:rsidP="003A3E63">
            <w:pPr>
              <w:spacing w:line="480" w:lineRule="auto"/>
            </w:pPr>
            <w:r>
              <w:t>Units of Study</w:t>
            </w:r>
          </w:p>
        </w:tc>
        <w:tc>
          <w:tcPr>
            <w:tcW w:w="6469" w:type="dxa"/>
          </w:tcPr>
          <w:p w14:paraId="22A64283" w14:textId="77777777" w:rsidR="00565EA1" w:rsidRDefault="00565EA1" w:rsidP="003A3E63">
            <w:pPr>
              <w:spacing w:line="480" w:lineRule="auto"/>
            </w:pPr>
            <w:r>
              <w:t>Participant characteristics are reported in the results. (p15, p22)</w:t>
            </w:r>
          </w:p>
        </w:tc>
      </w:tr>
      <w:tr w:rsidR="00565EA1" w14:paraId="0A8F7FBB" w14:textId="77777777" w:rsidTr="00565EA1">
        <w:tc>
          <w:tcPr>
            <w:tcW w:w="2547" w:type="dxa"/>
          </w:tcPr>
          <w:p w14:paraId="757EDC06" w14:textId="77777777" w:rsidR="00565EA1" w:rsidRDefault="00565EA1" w:rsidP="003A3E63">
            <w:pPr>
              <w:spacing w:line="480" w:lineRule="auto"/>
            </w:pPr>
            <w:r>
              <w:t>Data processing</w:t>
            </w:r>
          </w:p>
        </w:tc>
        <w:tc>
          <w:tcPr>
            <w:tcW w:w="6469" w:type="dxa"/>
          </w:tcPr>
          <w:p w14:paraId="1ECBC69F" w14:textId="77777777" w:rsidR="00565EA1" w:rsidRDefault="00565EA1" w:rsidP="003A3E63">
            <w:pPr>
              <w:spacing w:line="480" w:lineRule="auto"/>
            </w:pPr>
            <w:r>
              <w:t xml:space="preserve">Data was recorded on audio recorders and transcribed and check prior to analysis. Where the interview was not in English, this was translated to English during transcription. </w:t>
            </w:r>
          </w:p>
        </w:tc>
      </w:tr>
      <w:tr w:rsidR="00565EA1" w14:paraId="69950A2D" w14:textId="77777777" w:rsidTr="00565EA1">
        <w:tc>
          <w:tcPr>
            <w:tcW w:w="2547" w:type="dxa"/>
          </w:tcPr>
          <w:p w14:paraId="3E23E4BA" w14:textId="77777777" w:rsidR="00565EA1" w:rsidRDefault="00565EA1" w:rsidP="003A3E63">
            <w:pPr>
              <w:spacing w:line="480" w:lineRule="auto"/>
            </w:pPr>
            <w:r>
              <w:t>Data analysis</w:t>
            </w:r>
          </w:p>
        </w:tc>
        <w:tc>
          <w:tcPr>
            <w:tcW w:w="6469" w:type="dxa"/>
          </w:tcPr>
          <w:p w14:paraId="020A8B77" w14:textId="77777777" w:rsidR="00565EA1" w:rsidRDefault="00565EA1" w:rsidP="003A3E63">
            <w:pPr>
              <w:spacing w:line="480" w:lineRule="auto"/>
            </w:pPr>
            <w:r>
              <w:t>For study 1, KS performed a thematic analysis. This was checked and agreed by co-authors. For study 2, KS performed a Table of Changes analysis, checked and agreed by co-authors.</w:t>
            </w:r>
          </w:p>
        </w:tc>
      </w:tr>
      <w:tr w:rsidR="00565EA1" w14:paraId="1A939920" w14:textId="77777777" w:rsidTr="00565EA1">
        <w:tc>
          <w:tcPr>
            <w:tcW w:w="2547" w:type="dxa"/>
          </w:tcPr>
          <w:p w14:paraId="15B4582A" w14:textId="77777777" w:rsidR="00565EA1" w:rsidRDefault="00565EA1" w:rsidP="003A3E63">
            <w:pPr>
              <w:spacing w:line="480" w:lineRule="auto"/>
            </w:pPr>
            <w:r>
              <w:t>Techniques to ensure trustworthiness</w:t>
            </w:r>
          </w:p>
        </w:tc>
        <w:tc>
          <w:tcPr>
            <w:tcW w:w="6469" w:type="dxa"/>
          </w:tcPr>
          <w:p w14:paraId="42A6F862" w14:textId="77777777" w:rsidR="00565EA1" w:rsidRDefault="00565EA1" w:rsidP="003A3E63">
            <w:pPr>
              <w:spacing w:line="480" w:lineRule="auto"/>
            </w:pPr>
            <w:r>
              <w:t>Results were reviewed with the team on a fortnightly basis, and the data re-examined in response to feedback to refine data interpretation.</w:t>
            </w:r>
          </w:p>
        </w:tc>
      </w:tr>
      <w:tr w:rsidR="00565EA1" w14:paraId="1F3BE44D" w14:textId="77777777" w:rsidTr="00565EA1">
        <w:tc>
          <w:tcPr>
            <w:tcW w:w="2547" w:type="dxa"/>
          </w:tcPr>
          <w:p w14:paraId="2B662C14" w14:textId="77777777" w:rsidR="00565EA1" w:rsidRDefault="00565EA1" w:rsidP="003A3E63">
            <w:pPr>
              <w:spacing w:line="480" w:lineRule="auto"/>
            </w:pPr>
            <w:r>
              <w:t>Synthesis and interpretation</w:t>
            </w:r>
          </w:p>
        </w:tc>
        <w:tc>
          <w:tcPr>
            <w:tcW w:w="6469" w:type="dxa"/>
          </w:tcPr>
          <w:p w14:paraId="09B5D1BD" w14:textId="77777777" w:rsidR="00565EA1" w:rsidRDefault="00565EA1" w:rsidP="003A3E63">
            <w:pPr>
              <w:spacing w:line="480" w:lineRule="auto"/>
            </w:pPr>
            <w:r>
              <w:t>Themes are given in the results section (pp15-24)</w:t>
            </w:r>
          </w:p>
        </w:tc>
      </w:tr>
      <w:tr w:rsidR="00565EA1" w14:paraId="451F4B23" w14:textId="77777777" w:rsidTr="00565EA1">
        <w:tc>
          <w:tcPr>
            <w:tcW w:w="2547" w:type="dxa"/>
          </w:tcPr>
          <w:p w14:paraId="57B230FE" w14:textId="77777777" w:rsidR="00565EA1" w:rsidRDefault="00565EA1" w:rsidP="003A3E63">
            <w:pPr>
              <w:spacing w:line="480" w:lineRule="auto"/>
            </w:pPr>
            <w:r>
              <w:t>Link to empirical data</w:t>
            </w:r>
          </w:p>
        </w:tc>
        <w:tc>
          <w:tcPr>
            <w:tcW w:w="6469" w:type="dxa"/>
          </w:tcPr>
          <w:p w14:paraId="6A0E6400" w14:textId="77777777" w:rsidR="00565EA1" w:rsidRDefault="00565EA1" w:rsidP="003A3E63">
            <w:pPr>
              <w:spacing w:line="480" w:lineRule="auto"/>
            </w:pPr>
            <w:r>
              <w:t>Quotes are provided in the results section and appendices (pp15-24, Appendix F)</w:t>
            </w:r>
          </w:p>
        </w:tc>
      </w:tr>
      <w:tr w:rsidR="00565EA1" w14:paraId="715C9814" w14:textId="77777777" w:rsidTr="00565EA1">
        <w:tc>
          <w:tcPr>
            <w:tcW w:w="2547" w:type="dxa"/>
          </w:tcPr>
          <w:p w14:paraId="5C925036" w14:textId="77777777" w:rsidR="00565EA1" w:rsidRDefault="00565EA1" w:rsidP="003A3E63">
            <w:pPr>
              <w:spacing w:line="480" w:lineRule="auto"/>
            </w:pPr>
            <w:r>
              <w:t>Integration with prior work</w:t>
            </w:r>
          </w:p>
        </w:tc>
        <w:tc>
          <w:tcPr>
            <w:tcW w:w="6469" w:type="dxa"/>
          </w:tcPr>
          <w:p w14:paraId="741C00EE" w14:textId="77777777" w:rsidR="00565EA1" w:rsidRDefault="00565EA1" w:rsidP="003A3E63">
            <w:pPr>
              <w:spacing w:line="480" w:lineRule="auto"/>
            </w:pPr>
            <w:r>
              <w:t>Results strongly support prior findings on the roles of a patient’s partner in the management of Type 2 Diabetes</w:t>
            </w:r>
          </w:p>
        </w:tc>
      </w:tr>
      <w:tr w:rsidR="00565EA1" w14:paraId="50CAF865" w14:textId="77777777" w:rsidTr="00565EA1">
        <w:tc>
          <w:tcPr>
            <w:tcW w:w="2547" w:type="dxa"/>
          </w:tcPr>
          <w:p w14:paraId="08432D95" w14:textId="77777777" w:rsidR="00565EA1" w:rsidRDefault="00565EA1" w:rsidP="003A3E63">
            <w:pPr>
              <w:spacing w:line="480" w:lineRule="auto"/>
            </w:pPr>
            <w:r>
              <w:t>Limitation</w:t>
            </w:r>
          </w:p>
        </w:tc>
        <w:tc>
          <w:tcPr>
            <w:tcW w:w="6469" w:type="dxa"/>
          </w:tcPr>
          <w:p w14:paraId="1438596A" w14:textId="77777777" w:rsidR="00565EA1" w:rsidRDefault="00565EA1" w:rsidP="003A3E63">
            <w:pPr>
              <w:spacing w:line="480" w:lineRule="auto"/>
            </w:pPr>
            <w:r>
              <w:t xml:space="preserve">Data collection and participant recruitment was limited by the Sars-Covid-19 pandemic. </w:t>
            </w:r>
          </w:p>
        </w:tc>
      </w:tr>
      <w:tr w:rsidR="00565EA1" w14:paraId="3DC8C6D1" w14:textId="77777777" w:rsidTr="00565EA1">
        <w:tc>
          <w:tcPr>
            <w:tcW w:w="2547" w:type="dxa"/>
          </w:tcPr>
          <w:p w14:paraId="15A82013" w14:textId="77777777" w:rsidR="00565EA1" w:rsidRDefault="00565EA1" w:rsidP="003A3E63">
            <w:pPr>
              <w:spacing w:line="480" w:lineRule="auto"/>
            </w:pPr>
            <w:r>
              <w:lastRenderedPageBreak/>
              <w:t>Conflicts of interest</w:t>
            </w:r>
          </w:p>
        </w:tc>
        <w:tc>
          <w:tcPr>
            <w:tcW w:w="6469" w:type="dxa"/>
          </w:tcPr>
          <w:p w14:paraId="6DE32329" w14:textId="77777777" w:rsidR="00565EA1" w:rsidRDefault="00565EA1" w:rsidP="003A3E63">
            <w:pPr>
              <w:spacing w:line="480" w:lineRule="auto"/>
            </w:pPr>
            <w:r>
              <w:t>None</w:t>
            </w:r>
          </w:p>
        </w:tc>
      </w:tr>
      <w:tr w:rsidR="00565EA1" w14:paraId="51458065" w14:textId="77777777" w:rsidTr="00565EA1">
        <w:tc>
          <w:tcPr>
            <w:tcW w:w="2547" w:type="dxa"/>
          </w:tcPr>
          <w:p w14:paraId="5A80218E" w14:textId="77777777" w:rsidR="00565EA1" w:rsidRDefault="00565EA1" w:rsidP="003A3E63">
            <w:pPr>
              <w:spacing w:line="480" w:lineRule="auto"/>
            </w:pPr>
            <w:r>
              <w:t>Funding</w:t>
            </w:r>
          </w:p>
        </w:tc>
        <w:tc>
          <w:tcPr>
            <w:tcW w:w="6469" w:type="dxa"/>
          </w:tcPr>
          <w:p w14:paraId="0094386E" w14:textId="77777777" w:rsidR="00565EA1" w:rsidRDefault="00565EA1" w:rsidP="003A3E63">
            <w:pPr>
              <w:spacing w:line="480" w:lineRule="auto"/>
            </w:pPr>
            <w:r>
              <w:t>Funding reported (p29)</w:t>
            </w:r>
          </w:p>
        </w:tc>
      </w:tr>
    </w:tbl>
    <w:p w14:paraId="0EDE6C6F" w14:textId="3B3A69FC" w:rsidR="005427A9" w:rsidRDefault="005427A9" w:rsidP="005427A9">
      <w:pPr>
        <w:pStyle w:val="Heading2"/>
      </w:pPr>
    </w:p>
    <w:p w14:paraId="0F55CEE6" w14:textId="77777777" w:rsidR="005427A9" w:rsidRDefault="005427A9" w:rsidP="005427A9">
      <w:pPr>
        <w:spacing w:line="480" w:lineRule="auto"/>
      </w:pPr>
    </w:p>
    <w:p w14:paraId="69EEFA79" w14:textId="77777777" w:rsidR="005427A9" w:rsidRDefault="005427A9" w:rsidP="005427A9">
      <w:pPr>
        <w:pStyle w:val="Heading2"/>
      </w:pPr>
      <w:r>
        <w:t>Appendix B: Example Topic Guides</w:t>
      </w:r>
    </w:p>
    <w:tbl>
      <w:tblPr>
        <w:tblStyle w:val="TableGrid"/>
        <w:tblW w:w="0" w:type="auto"/>
        <w:tblInd w:w="-113" w:type="dxa"/>
        <w:tblLook w:val="04A0" w:firstRow="1" w:lastRow="0" w:firstColumn="1" w:lastColumn="0" w:noHBand="0" w:noVBand="1"/>
      </w:tblPr>
      <w:tblGrid>
        <w:gridCol w:w="9016"/>
      </w:tblGrid>
      <w:tr w:rsidR="005427A9" w14:paraId="5E58D34D" w14:textId="77777777" w:rsidTr="003A3E63">
        <w:tc>
          <w:tcPr>
            <w:tcW w:w="9016" w:type="dxa"/>
          </w:tcPr>
          <w:p w14:paraId="100BDCE6" w14:textId="77777777" w:rsidR="005427A9" w:rsidRPr="00822655" w:rsidRDefault="005427A9" w:rsidP="003A3E63">
            <w:pPr>
              <w:spacing w:line="480" w:lineRule="auto"/>
              <w:rPr>
                <w:bCs/>
                <w:u w:val="single"/>
              </w:rPr>
            </w:pPr>
            <w:r>
              <w:rPr>
                <w:b/>
                <w:bCs/>
                <w:sz w:val="28"/>
                <w:szCs w:val="28"/>
              </w:rPr>
              <w:t>Phase 1 Formative</w:t>
            </w:r>
            <w:r w:rsidRPr="002B1ABA">
              <w:rPr>
                <w:b/>
                <w:bCs/>
                <w:sz w:val="28"/>
                <w:szCs w:val="28"/>
              </w:rPr>
              <w:t xml:space="preserve"> Interview </w:t>
            </w:r>
            <w:r>
              <w:rPr>
                <w:b/>
                <w:bCs/>
                <w:sz w:val="28"/>
                <w:szCs w:val="28"/>
              </w:rPr>
              <w:t>Schedule (partner)</w:t>
            </w:r>
          </w:p>
          <w:p w14:paraId="322612C3" w14:textId="77777777" w:rsidR="005427A9" w:rsidRDefault="005427A9" w:rsidP="003A3E63">
            <w:pPr>
              <w:spacing w:line="480" w:lineRule="auto"/>
              <w:rPr>
                <w:b/>
                <w:u w:val="single"/>
              </w:rPr>
            </w:pPr>
          </w:p>
          <w:p w14:paraId="79AA86F2" w14:textId="77777777" w:rsidR="005427A9" w:rsidRPr="00822655" w:rsidRDefault="005427A9" w:rsidP="003A3E63">
            <w:pPr>
              <w:spacing w:line="480" w:lineRule="auto"/>
              <w:rPr>
                <w:b/>
              </w:rPr>
            </w:pPr>
            <w:r w:rsidRPr="00822655">
              <w:rPr>
                <w:b/>
              </w:rPr>
              <w:t>Ice-breaker/relationship questions</w:t>
            </w:r>
          </w:p>
          <w:p w14:paraId="1E07F664" w14:textId="77777777" w:rsidR="005427A9" w:rsidRPr="00822655" w:rsidRDefault="005427A9" w:rsidP="005427A9">
            <w:pPr>
              <w:pStyle w:val="ListParagraph"/>
              <w:numPr>
                <w:ilvl w:val="0"/>
                <w:numId w:val="7"/>
              </w:numPr>
              <w:spacing w:line="480" w:lineRule="auto"/>
            </w:pPr>
            <w:r w:rsidRPr="00822655">
              <w:t>Can you tell me about anything you do at the moment to look after your health?</w:t>
            </w:r>
          </w:p>
          <w:p w14:paraId="32841333" w14:textId="77777777" w:rsidR="005427A9" w:rsidRPr="00822655" w:rsidRDefault="005427A9" w:rsidP="005427A9">
            <w:pPr>
              <w:pStyle w:val="ListParagraph"/>
              <w:numPr>
                <w:ilvl w:val="0"/>
                <w:numId w:val="7"/>
              </w:numPr>
              <w:spacing w:line="480" w:lineRule="auto"/>
            </w:pPr>
            <w:r w:rsidRPr="00822655">
              <w:t>Ok and now can you tell me anything about your relationship with your partner?</w:t>
            </w:r>
          </w:p>
          <w:p w14:paraId="0FE16033" w14:textId="77777777" w:rsidR="005427A9" w:rsidRPr="00822655" w:rsidRDefault="005427A9" w:rsidP="005427A9">
            <w:pPr>
              <w:pStyle w:val="ListParagraph"/>
              <w:numPr>
                <w:ilvl w:val="1"/>
                <w:numId w:val="7"/>
              </w:numPr>
              <w:spacing w:line="480" w:lineRule="auto"/>
            </w:pPr>
            <w:r w:rsidRPr="00822655">
              <w:t>What are some of your favourite things about your relationship?</w:t>
            </w:r>
          </w:p>
          <w:p w14:paraId="543441BE" w14:textId="77777777" w:rsidR="005427A9" w:rsidRDefault="005427A9" w:rsidP="003A3E63">
            <w:pPr>
              <w:spacing w:line="480" w:lineRule="auto"/>
            </w:pPr>
          </w:p>
          <w:p w14:paraId="73CAFF38" w14:textId="77777777" w:rsidR="005427A9" w:rsidRPr="00822655" w:rsidRDefault="005427A9" w:rsidP="005427A9">
            <w:pPr>
              <w:pStyle w:val="ListParagraph"/>
              <w:numPr>
                <w:ilvl w:val="0"/>
                <w:numId w:val="7"/>
              </w:numPr>
              <w:spacing w:line="480" w:lineRule="auto"/>
            </w:pPr>
            <w:r w:rsidRPr="00822655">
              <w:t>What do you think are some of the most important things for you in your life at the moment?</w:t>
            </w:r>
          </w:p>
          <w:p w14:paraId="4DAE0872" w14:textId="77777777" w:rsidR="005427A9" w:rsidRDefault="005427A9" w:rsidP="003A3E63">
            <w:pPr>
              <w:spacing w:line="480" w:lineRule="auto"/>
            </w:pPr>
          </w:p>
          <w:p w14:paraId="2886D60E" w14:textId="77777777" w:rsidR="005427A9" w:rsidRDefault="005427A9" w:rsidP="003A3E63">
            <w:pPr>
              <w:spacing w:line="480" w:lineRule="auto"/>
            </w:pPr>
          </w:p>
          <w:p w14:paraId="57CEAC5A" w14:textId="77777777" w:rsidR="005427A9" w:rsidRPr="00822655" w:rsidRDefault="005427A9" w:rsidP="003A3E63">
            <w:pPr>
              <w:spacing w:line="480" w:lineRule="auto"/>
            </w:pPr>
            <w:r w:rsidRPr="00822655">
              <w:rPr>
                <w:b/>
              </w:rPr>
              <w:t>What’s it like living with someone who has Type 2 diabetes</w:t>
            </w:r>
          </w:p>
          <w:p w14:paraId="2EB6EDA9" w14:textId="77777777" w:rsidR="005427A9" w:rsidRPr="00822655" w:rsidRDefault="005427A9" w:rsidP="005427A9">
            <w:pPr>
              <w:pStyle w:val="ListParagraph"/>
              <w:numPr>
                <w:ilvl w:val="0"/>
                <w:numId w:val="7"/>
              </w:numPr>
              <w:spacing w:line="480" w:lineRule="auto"/>
            </w:pPr>
            <w:r w:rsidRPr="00822655">
              <w:t>Can you tell me about what’s it like for you having a partner who has diabetes?</w:t>
            </w:r>
          </w:p>
          <w:p w14:paraId="3AC834A0" w14:textId="77777777" w:rsidR="005427A9" w:rsidRPr="00822655" w:rsidRDefault="005427A9" w:rsidP="005427A9">
            <w:pPr>
              <w:pStyle w:val="ListParagraph"/>
              <w:numPr>
                <w:ilvl w:val="0"/>
                <w:numId w:val="7"/>
              </w:numPr>
              <w:spacing w:line="480" w:lineRule="auto"/>
            </w:pPr>
            <w:r w:rsidRPr="00822655">
              <w:t>How well-controlled do you feel your partner’s diabetes is?</w:t>
            </w:r>
          </w:p>
          <w:p w14:paraId="2D97BBDD" w14:textId="77777777" w:rsidR="005427A9" w:rsidRPr="00822655" w:rsidRDefault="005427A9" w:rsidP="005427A9">
            <w:pPr>
              <w:pStyle w:val="ListParagraph"/>
              <w:numPr>
                <w:ilvl w:val="0"/>
                <w:numId w:val="7"/>
              </w:numPr>
              <w:spacing w:line="480" w:lineRule="auto"/>
            </w:pPr>
            <w:r w:rsidRPr="00822655">
              <w:t>Is there anything that makes it easier for you to cope with your partner’s diabetes?</w:t>
            </w:r>
          </w:p>
          <w:p w14:paraId="310EC9AE" w14:textId="77777777" w:rsidR="005427A9" w:rsidRPr="00822655" w:rsidRDefault="005427A9" w:rsidP="005427A9">
            <w:pPr>
              <w:pStyle w:val="ListParagraph"/>
              <w:numPr>
                <w:ilvl w:val="0"/>
                <w:numId w:val="7"/>
              </w:numPr>
              <w:spacing w:line="480" w:lineRule="auto"/>
            </w:pPr>
            <w:r w:rsidRPr="00822655">
              <w:t>What are some of the hardest things about living with a partner who has diabetes?</w:t>
            </w:r>
          </w:p>
          <w:p w14:paraId="1F5BDB20" w14:textId="77777777" w:rsidR="005427A9" w:rsidRPr="00822655" w:rsidRDefault="005427A9" w:rsidP="005427A9">
            <w:pPr>
              <w:pStyle w:val="ListParagraph"/>
              <w:numPr>
                <w:ilvl w:val="0"/>
                <w:numId w:val="7"/>
              </w:numPr>
              <w:spacing w:line="480" w:lineRule="auto"/>
            </w:pPr>
            <w:r w:rsidRPr="00822655">
              <w:t>How do you manage these challenges?</w:t>
            </w:r>
          </w:p>
          <w:p w14:paraId="21F215F8" w14:textId="77777777" w:rsidR="005427A9" w:rsidRPr="00822655" w:rsidRDefault="005427A9" w:rsidP="005427A9">
            <w:pPr>
              <w:pStyle w:val="ListParagraph"/>
              <w:numPr>
                <w:ilvl w:val="0"/>
                <w:numId w:val="7"/>
              </w:numPr>
              <w:spacing w:line="480" w:lineRule="auto"/>
            </w:pPr>
            <w:r w:rsidRPr="00822655">
              <w:t>How do you feel about living with someone about diabetes?</w:t>
            </w:r>
          </w:p>
          <w:p w14:paraId="5F419F89" w14:textId="77777777" w:rsidR="005427A9" w:rsidRPr="00822655" w:rsidRDefault="005427A9" w:rsidP="005427A9">
            <w:pPr>
              <w:pStyle w:val="ListParagraph"/>
              <w:numPr>
                <w:ilvl w:val="0"/>
                <w:numId w:val="7"/>
              </w:numPr>
              <w:spacing w:line="480" w:lineRule="auto"/>
            </w:pPr>
            <w:r w:rsidRPr="00822655">
              <w:t>Can you tell me about any fears you have around your partner’s diabetes?</w:t>
            </w:r>
          </w:p>
          <w:p w14:paraId="73923FCE" w14:textId="77777777" w:rsidR="005427A9" w:rsidRPr="00822655" w:rsidRDefault="005427A9" w:rsidP="005427A9">
            <w:pPr>
              <w:pStyle w:val="ListParagraph"/>
              <w:numPr>
                <w:ilvl w:val="0"/>
                <w:numId w:val="7"/>
              </w:numPr>
              <w:spacing w:line="480" w:lineRule="auto"/>
            </w:pPr>
            <w:r w:rsidRPr="00822655">
              <w:t>Is there anyone who helps your partner to manage their diabetes?</w:t>
            </w:r>
          </w:p>
          <w:p w14:paraId="4CA6B766" w14:textId="77777777" w:rsidR="005427A9" w:rsidRPr="00822655" w:rsidRDefault="005427A9" w:rsidP="005427A9">
            <w:pPr>
              <w:pStyle w:val="ListParagraph"/>
              <w:numPr>
                <w:ilvl w:val="1"/>
                <w:numId w:val="7"/>
              </w:numPr>
              <w:spacing w:line="480" w:lineRule="auto"/>
            </w:pPr>
            <w:r w:rsidRPr="00822655">
              <w:lastRenderedPageBreak/>
              <w:t xml:space="preserve">Probes: How do these people help your partner? Family, doctor, nurse, friends colleagues, support groups </w:t>
            </w:r>
          </w:p>
          <w:p w14:paraId="32D69DBF" w14:textId="77777777" w:rsidR="005427A9" w:rsidRDefault="005427A9" w:rsidP="003A3E63">
            <w:pPr>
              <w:spacing w:line="480" w:lineRule="auto"/>
              <w:rPr>
                <w:u w:val="single"/>
              </w:rPr>
            </w:pPr>
          </w:p>
          <w:p w14:paraId="6E6E6C1F" w14:textId="77777777" w:rsidR="005427A9" w:rsidRPr="00822655" w:rsidRDefault="005427A9" w:rsidP="003A3E63">
            <w:pPr>
              <w:spacing w:line="480" w:lineRule="auto"/>
            </w:pPr>
            <w:r w:rsidRPr="00822655">
              <w:rPr>
                <w:b/>
              </w:rPr>
              <w:t>Supporting your partner</w:t>
            </w:r>
          </w:p>
          <w:p w14:paraId="1D36C2E5" w14:textId="77777777" w:rsidR="005427A9" w:rsidRPr="00822655" w:rsidRDefault="005427A9" w:rsidP="005427A9">
            <w:pPr>
              <w:pStyle w:val="ListParagraph"/>
              <w:numPr>
                <w:ilvl w:val="0"/>
                <w:numId w:val="7"/>
              </w:numPr>
              <w:spacing w:line="480" w:lineRule="auto"/>
            </w:pPr>
            <w:r w:rsidRPr="00822655">
              <w:t xml:space="preserve">Can you tell me how you are involved in supporting your partner to manage their diabetes? </w:t>
            </w:r>
          </w:p>
          <w:p w14:paraId="58DF98BE" w14:textId="77777777" w:rsidR="005427A9" w:rsidRPr="00822655" w:rsidRDefault="005427A9" w:rsidP="005427A9">
            <w:pPr>
              <w:pStyle w:val="ListParagraph"/>
              <w:numPr>
                <w:ilvl w:val="0"/>
                <w:numId w:val="7"/>
              </w:numPr>
              <w:spacing w:line="480" w:lineRule="auto"/>
              <w:rPr>
                <w:rFonts w:eastAsia="Times New Roman"/>
                <w:color w:val="000000"/>
                <w:lang w:eastAsia="en-GB"/>
              </w:rPr>
            </w:pPr>
            <w:r w:rsidRPr="00822655">
              <w:rPr>
                <w:rFonts w:eastAsia="Times New Roman"/>
                <w:color w:val="000000"/>
                <w:lang w:eastAsia="en-GB"/>
              </w:rPr>
              <w:t xml:space="preserve">What kinds of support do you usually offer?  When/how often? </w:t>
            </w:r>
          </w:p>
          <w:p w14:paraId="14F38ACA" w14:textId="77777777" w:rsidR="005427A9" w:rsidRPr="00822655" w:rsidRDefault="005427A9" w:rsidP="005427A9">
            <w:pPr>
              <w:pStyle w:val="ListParagraph"/>
              <w:numPr>
                <w:ilvl w:val="1"/>
                <w:numId w:val="7"/>
              </w:numPr>
              <w:spacing w:line="480" w:lineRule="auto"/>
              <w:rPr>
                <w:rFonts w:eastAsia="Times New Roman"/>
                <w:color w:val="000000"/>
                <w:lang w:eastAsia="en-GB"/>
              </w:rPr>
            </w:pPr>
            <w:r w:rsidRPr="00822655">
              <w:rPr>
                <w:rFonts w:eastAsia="Times New Roman"/>
                <w:color w:val="000000"/>
                <w:lang w:eastAsia="en-GB"/>
              </w:rPr>
              <w:t>What about eating a healthy diet?</w:t>
            </w:r>
          </w:p>
          <w:p w14:paraId="5E203216" w14:textId="77777777" w:rsidR="005427A9" w:rsidRPr="00822655" w:rsidRDefault="005427A9" w:rsidP="005427A9">
            <w:pPr>
              <w:pStyle w:val="ListParagraph"/>
              <w:numPr>
                <w:ilvl w:val="1"/>
                <w:numId w:val="7"/>
              </w:numPr>
              <w:spacing w:line="480" w:lineRule="auto"/>
              <w:rPr>
                <w:rFonts w:eastAsia="Times New Roman"/>
                <w:color w:val="000000"/>
                <w:lang w:eastAsia="en-GB"/>
              </w:rPr>
            </w:pPr>
            <w:r w:rsidRPr="00822655">
              <w:rPr>
                <w:rFonts w:eastAsia="Times New Roman"/>
                <w:color w:val="000000"/>
                <w:lang w:eastAsia="en-GB"/>
              </w:rPr>
              <w:t>Doing physical activity?</w:t>
            </w:r>
          </w:p>
          <w:p w14:paraId="142E5381" w14:textId="77777777" w:rsidR="005427A9" w:rsidRPr="00822655" w:rsidRDefault="005427A9" w:rsidP="005427A9">
            <w:pPr>
              <w:pStyle w:val="ListParagraph"/>
              <w:numPr>
                <w:ilvl w:val="1"/>
                <w:numId w:val="7"/>
              </w:numPr>
              <w:spacing w:line="480" w:lineRule="auto"/>
              <w:rPr>
                <w:rFonts w:eastAsia="Times New Roman"/>
                <w:color w:val="000000"/>
                <w:lang w:eastAsia="en-GB"/>
              </w:rPr>
            </w:pPr>
            <w:r w:rsidRPr="00822655">
              <w:rPr>
                <w:rFonts w:eastAsia="Times New Roman"/>
                <w:color w:val="000000"/>
                <w:lang w:eastAsia="en-GB"/>
              </w:rPr>
              <w:t>Self-monitoring their blood sugar?</w:t>
            </w:r>
          </w:p>
          <w:p w14:paraId="504649B7" w14:textId="77777777" w:rsidR="005427A9" w:rsidRPr="00822655" w:rsidRDefault="005427A9" w:rsidP="005427A9">
            <w:pPr>
              <w:pStyle w:val="ListParagraph"/>
              <w:numPr>
                <w:ilvl w:val="1"/>
                <w:numId w:val="7"/>
              </w:numPr>
              <w:spacing w:line="480" w:lineRule="auto"/>
              <w:rPr>
                <w:rFonts w:eastAsia="Times New Roman"/>
                <w:color w:val="000000"/>
                <w:lang w:eastAsia="en-GB"/>
              </w:rPr>
            </w:pPr>
            <w:r w:rsidRPr="00822655">
              <w:rPr>
                <w:rFonts w:eastAsia="Times New Roman"/>
                <w:color w:val="000000"/>
                <w:lang w:eastAsia="en-GB"/>
              </w:rPr>
              <w:t>Taking their medication?</w:t>
            </w:r>
          </w:p>
          <w:p w14:paraId="3386C0C1" w14:textId="77777777" w:rsidR="005427A9" w:rsidRPr="00822655" w:rsidRDefault="005427A9" w:rsidP="005427A9">
            <w:pPr>
              <w:pStyle w:val="ListParagraph"/>
              <w:numPr>
                <w:ilvl w:val="0"/>
                <w:numId w:val="7"/>
              </w:numPr>
              <w:spacing w:line="480" w:lineRule="auto"/>
              <w:rPr>
                <w:rFonts w:eastAsia="Times New Roman"/>
                <w:color w:val="000000"/>
                <w:lang w:eastAsia="en-GB"/>
              </w:rPr>
            </w:pPr>
            <w:r w:rsidRPr="00822655">
              <w:rPr>
                <w:rFonts w:eastAsia="Times New Roman"/>
                <w:color w:val="000000"/>
                <w:lang w:eastAsia="en-GB"/>
              </w:rPr>
              <w:t>How does your partner react to the support you offer them? How does it make you feel?</w:t>
            </w:r>
          </w:p>
          <w:p w14:paraId="539D8CB2" w14:textId="77777777" w:rsidR="005427A9" w:rsidRPr="00822655" w:rsidRDefault="005427A9" w:rsidP="005427A9">
            <w:pPr>
              <w:pStyle w:val="ListParagraph"/>
              <w:numPr>
                <w:ilvl w:val="0"/>
                <w:numId w:val="7"/>
              </w:numPr>
              <w:spacing w:line="480" w:lineRule="auto"/>
              <w:rPr>
                <w:rFonts w:eastAsia="Times New Roman"/>
                <w:color w:val="000000"/>
                <w:lang w:eastAsia="en-GB"/>
              </w:rPr>
            </w:pPr>
            <w:r w:rsidRPr="00822655">
              <w:rPr>
                <w:rFonts w:eastAsia="Times New Roman"/>
                <w:color w:val="000000"/>
                <w:lang w:eastAsia="en-GB"/>
              </w:rPr>
              <w:t>What kind of support do you think your partner finds most helpful? And what do they find least helpful? Why?</w:t>
            </w:r>
          </w:p>
          <w:p w14:paraId="5E2B67AC" w14:textId="77777777" w:rsidR="005427A9" w:rsidRPr="00822655" w:rsidRDefault="005427A9" w:rsidP="005427A9">
            <w:pPr>
              <w:pStyle w:val="ListParagraph"/>
              <w:numPr>
                <w:ilvl w:val="0"/>
                <w:numId w:val="7"/>
              </w:numPr>
              <w:spacing w:line="480" w:lineRule="auto"/>
              <w:rPr>
                <w:rFonts w:eastAsia="Times New Roman"/>
                <w:color w:val="000000"/>
                <w:lang w:eastAsia="en-GB"/>
              </w:rPr>
            </w:pPr>
            <w:r w:rsidRPr="00822655">
              <w:rPr>
                <w:rFonts w:eastAsia="Times New Roman"/>
                <w:color w:val="000000"/>
                <w:lang w:eastAsia="en-GB"/>
              </w:rPr>
              <w:t xml:space="preserve">What changes would you like to see in how your partner manages their diabetes? </w:t>
            </w:r>
          </w:p>
          <w:p w14:paraId="4235179D" w14:textId="77777777" w:rsidR="005427A9" w:rsidRPr="00822655" w:rsidRDefault="005427A9" w:rsidP="005427A9">
            <w:pPr>
              <w:pStyle w:val="ListParagraph"/>
              <w:numPr>
                <w:ilvl w:val="0"/>
                <w:numId w:val="7"/>
              </w:numPr>
              <w:spacing w:line="480" w:lineRule="auto"/>
            </w:pPr>
            <w:r w:rsidRPr="00822655">
              <w:t>How easy do you find it to talk about diabetes with your partner?</w:t>
            </w:r>
          </w:p>
          <w:p w14:paraId="09D7AB9E" w14:textId="77777777" w:rsidR="005427A9" w:rsidRPr="00822655" w:rsidRDefault="005427A9" w:rsidP="005427A9">
            <w:pPr>
              <w:pStyle w:val="ListParagraph"/>
              <w:numPr>
                <w:ilvl w:val="0"/>
                <w:numId w:val="7"/>
              </w:numPr>
              <w:spacing w:line="480" w:lineRule="auto"/>
            </w:pPr>
            <w:r w:rsidRPr="00822655">
              <w:t>What about talking about any fears or concerns with your partner?</w:t>
            </w:r>
          </w:p>
          <w:p w14:paraId="31DF8E1D" w14:textId="77777777" w:rsidR="005427A9" w:rsidRPr="00822655" w:rsidRDefault="005427A9" w:rsidP="005427A9">
            <w:pPr>
              <w:pStyle w:val="ListParagraph"/>
              <w:numPr>
                <w:ilvl w:val="0"/>
                <w:numId w:val="7"/>
              </w:numPr>
              <w:spacing w:line="480" w:lineRule="auto"/>
            </w:pPr>
            <w:r w:rsidRPr="00822655">
              <w:t>Do they talk to you about their diabetes? What things do they discuss?</w:t>
            </w:r>
          </w:p>
          <w:p w14:paraId="685BAD79" w14:textId="77777777" w:rsidR="005427A9" w:rsidRDefault="005427A9" w:rsidP="003A3E63">
            <w:pPr>
              <w:spacing w:line="480" w:lineRule="auto"/>
              <w:ind w:left="720"/>
            </w:pPr>
          </w:p>
          <w:p w14:paraId="201AEAFA" w14:textId="77777777" w:rsidR="005427A9" w:rsidRPr="00822655" w:rsidRDefault="005427A9" w:rsidP="003A3E63">
            <w:pPr>
              <w:spacing w:line="480" w:lineRule="auto"/>
              <w:rPr>
                <w:rFonts w:eastAsia="Times New Roman"/>
                <w:b/>
                <w:color w:val="000000"/>
                <w:lang w:eastAsia="en-GB"/>
              </w:rPr>
            </w:pPr>
            <w:r w:rsidRPr="00822655">
              <w:rPr>
                <w:rFonts w:eastAsia="Times New Roman"/>
                <w:b/>
                <w:color w:val="000000"/>
                <w:lang w:eastAsia="en-GB"/>
              </w:rPr>
              <w:t>How does diabetes affect your relationship?</w:t>
            </w:r>
          </w:p>
          <w:p w14:paraId="43B54180" w14:textId="77777777" w:rsidR="005427A9" w:rsidRPr="00822655" w:rsidRDefault="005427A9" w:rsidP="005427A9">
            <w:pPr>
              <w:pStyle w:val="ListParagraph"/>
              <w:numPr>
                <w:ilvl w:val="0"/>
                <w:numId w:val="7"/>
              </w:numPr>
              <w:spacing w:line="480" w:lineRule="auto"/>
              <w:rPr>
                <w:rFonts w:eastAsia="Times New Roman"/>
                <w:color w:val="000000"/>
                <w:lang w:eastAsia="en-GB"/>
              </w:rPr>
            </w:pPr>
            <w:r w:rsidRPr="00822655">
              <w:rPr>
                <w:rFonts w:eastAsia="Times New Roman"/>
                <w:color w:val="000000"/>
                <w:lang w:eastAsia="en-GB"/>
              </w:rPr>
              <w:t>Can you tell me how diabetes has affected your relationship with your partner?</w:t>
            </w:r>
          </w:p>
          <w:p w14:paraId="1B9EACAF" w14:textId="77777777" w:rsidR="005427A9" w:rsidRPr="00822655" w:rsidRDefault="005427A9" w:rsidP="005427A9">
            <w:pPr>
              <w:pStyle w:val="ListParagraph"/>
              <w:numPr>
                <w:ilvl w:val="1"/>
                <w:numId w:val="7"/>
              </w:numPr>
              <w:spacing w:line="480" w:lineRule="auto"/>
            </w:pPr>
            <w:r w:rsidRPr="00822655">
              <w:t>How has it affected your freedom to eat?</w:t>
            </w:r>
            <w:r w:rsidRPr="00822655">
              <w:tab/>
            </w:r>
          </w:p>
          <w:p w14:paraId="31537F9B" w14:textId="77777777" w:rsidR="005427A9" w:rsidRPr="00822655" w:rsidRDefault="005427A9" w:rsidP="005427A9">
            <w:pPr>
              <w:pStyle w:val="ListParagraph"/>
              <w:numPr>
                <w:ilvl w:val="1"/>
                <w:numId w:val="7"/>
              </w:numPr>
              <w:spacing w:line="480" w:lineRule="auto"/>
            </w:pPr>
            <w:r w:rsidRPr="00822655">
              <w:t>How has it affected your sleeping habits?</w:t>
            </w:r>
          </w:p>
          <w:p w14:paraId="6B532277" w14:textId="77777777" w:rsidR="005427A9" w:rsidRPr="00822655" w:rsidRDefault="005427A9" w:rsidP="005427A9">
            <w:pPr>
              <w:pStyle w:val="ListParagraph"/>
              <w:numPr>
                <w:ilvl w:val="1"/>
                <w:numId w:val="7"/>
              </w:numPr>
              <w:spacing w:line="480" w:lineRule="auto"/>
            </w:pPr>
            <w:r w:rsidRPr="00822655">
              <w:t>How has it affected your emotional reactions or your mood?</w:t>
            </w:r>
          </w:p>
          <w:p w14:paraId="6F5E222B" w14:textId="77777777" w:rsidR="005427A9" w:rsidRPr="00822655" w:rsidRDefault="005427A9" w:rsidP="005427A9">
            <w:pPr>
              <w:pStyle w:val="ListParagraph"/>
              <w:numPr>
                <w:ilvl w:val="1"/>
                <w:numId w:val="7"/>
              </w:numPr>
              <w:spacing w:line="480" w:lineRule="auto"/>
            </w:pPr>
            <w:r w:rsidRPr="00822655">
              <w:t>How has it affected your social life?</w:t>
            </w:r>
          </w:p>
          <w:p w14:paraId="0951BE0A" w14:textId="77777777" w:rsidR="005427A9" w:rsidRPr="00822655" w:rsidRDefault="005427A9" w:rsidP="005427A9">
            <w:pPr>
              <w:pStyle w:val="ListParagraph"/>
              <w:numPr>
                <w:ilvl w:val="1"/>
                <w:numId w:val="7"/>
              </w:numPr>
              <w:spacing w:line="480" w:lineRule="auto"/>
            </w:pPr>
            <w:r w:rsidRPr="00822655">
              <w:lastRenderedPageBreak/>
              <w:t>How has it affected your sexual relationship?</w:t>
            </w:r>
          </w:p>
          <w:p w14:paraId="1FF44733" w14:textId="77777777" w:rsidR="005427A9" w:rsidRPr="00822655" w:rsidRDefault="005427A9" w:rsidP="005427A9">
            <w:pPr>
              <w:pStyle w:val="ListParagraph"/>
              <w:numPr>
                <w:ilvl w:val="0"/>
                <w:numId w:val="7"/>
              </w:numPr>
              <w:spacing w:line="480" w:lineRule="auto"/>
            </w:pPr>
            <w:r w:rsidRPr="00822655">
              <w:t>Is there anything else that you want to talk about that we haven’t covered yet?</w:t>
            </w:r>
          </w:p>
          <w:p w14:paraId="795C2087" w14:textId="77777777" w:rsidR="005427A9" w:rsidRDefault="005427A9" w:rsidP="003A3E63">
            <w:pPr>
              <w:spacing w:line="480" w:lineRule="auto"/>
            </w:pPr>
          </w:p>
        </w:tc>
      </w:tr>
    </w:tbl>
    <w:p w14:paraId="29523BCD" w14:textId="77777777" w:rsidR="005427A9" w:rsidRDefault="005427A9" w:rsidP="005427A9">
      <w:pPr>
        <w:spacing w:line="480" w:lineRule="auto"/>
      </w:pPr>
    </w:p>
    <w:tbl>
      <w:tblPr>
        <w:tblStyle w:val="TableGrid"/>
        <w:tblW w:w="0" w:type="auto"/>
        <w:tblLook w:val="04A0" w:firstRow="1" w:lastRow="0" w:firstColumn="1" w:lastColumn="0" w:noHBand="0" w:noVBand="1"/>
      </w:tblPr>
      <w:tblGrid>
        <w:gridCol w:w="9016"/>
      </w:tblGrid>
      <w:tr w:rsidR="005427A9" w14:paraId="357DC7D3" w14:textId="77777777" w:rsidTr="003A3E63">
        <w:tc>
          <w:tcPr>
            <w:tcW w:w="9016" w:type="dxa"/>
          </w:tcPr>
          <w:p w14:paraId="52CCF03A" w14:textId="77777777" w:rsidR="005427A9" w:rsidRPr="002B1ABA" w:rsidRDefault="005427A9" w:rsidP="003A3E63">
            <w:pPr>
              <w:spacing w:line="480" w:lineRule="auto"/>
              <w:rPr>
                <w:b/>
                <w:bCs/>
                <w:sz w:val="28"/>
                <w:szCs w:val="28"/>
              </w:rPr>
            </w:pPr>
            <w:r>
              <w:rPr>
                <w:b/>
                <w:bCs/>
                <w:sz w:val="28"/>
                <w:szCs w:val="28"/>
              </w:rPr>
              <w:t xml:space="preserve">Phase 2 </w:t>
            </w:r>
            <w:r w:rsidRPr="002B1ABA">
              <w:rPr>
                <w:b/>
                <w:bCs/>
                <w:sz w:val="28"/>
                <w:szCs w:val="28"/>
              </w:rPr>
              <w:t xml:space="preserve">Think-aloud Interview </w:t>
            </w:r>
            <w:r>
              <w:rPr>
                <w:b/>
                <w:bCs/>
                <w:sz w:val="28"/>
                <w:szCs w:val="28"/>
              </w:rPr>
              <w:t>Schedule (couple together)</w:t>
            </w:r>
          </w:p>
          <w:p w14:paraId="1B28C939" w14:textId="77777777" w:rsidR="005427A9" w:rsidRDefault="005427A9" w:rsidP="003A3E63">
            <w:pPr>
              <w:spacing w:line="480" w:lineRule="auto"/>
              <w:rPr>
                <w:b/>
                <w:bCs/>
              </w:rPr>
            </w:pPr>
          </w:p>
          <w:p w14:paraId="06BC559E" w14:textId="77777777" w:rsidR="005427A9" w:rsidRPr="002B1ABA" w:rsidRDefault="005427A9" w:rsidP="003A3E63">
            <w:pPr>
              <w:spacing w:line="480" w:lineRule="auto"/>
              <w:rPr>
                <w:b/>
                <w:bCs/>
              </w:rPr>
            </w:pPr>
            <w:r w:rsidRPr="002B1ABA">
              <w:rPr>
                <w:b/>
                <w:bCs/>
              </w:rPr>
              <w:t>Initial semi-structured interview questions</w:t>
            </w:r>
          </w:p>
          <w:p w14:paraId="022D53F0" w14:textId="77777777" w:rsidR="005427A9" w:rsidRPr="002B1ABA" w:rsidRDefault="005427A9" w:rsidP="005427A9">
            <w:pPr>
              <w:pStyle w:val="ListParagraph"/>
              <w:numPr>
                <w:ilvl w:val="0"/>
                <w:numId w:val="4"/>
              </w:numPr>
              <w:spacing w:line="480" w:lineRule="auto"/>
            </w:pPr>
            <w:r w:rsidRPr="002B1ABA">
              <w:t>Can you tell me about what’s it like for you both, as a couple, where one of you has diabetes?</w:t>
            </w:r>
          </w:p>
          <w:p w14:paraId="1FF9C0E2" w14:textId="77777777" w:rsidR="005427A9" w:rsidRPr="002B1ABA" w:rsidRDefault="005427A9" w:rsidP="005427A9">
            <w:pPr>
              <w:pStyle w:val="ListParagraph"/>
              <w:numPr>
                <w:ilvl w:val="0"/>
                <w:numId w:val="4"/>
              </w:numPr>
              <w:spacing w:line="480" w:lineRule="auto"/>
            </w:pPr>
            <w:r w:rsidRPr="002B1ABA">
              <w:t>What do you understand about diabetes management? (What did you do differently after diagnosis?)</w:t>
            </w:r>
          </w:p>
          <w:p w14:paraId="4B695567" w14:textId="77777777" w:rsidR="005427A9" w:rsidRPr="002B1ABA" w:rsidRDefault="005427A9" w:rsidP="005427A9">
            <w:pPr>
              <w:pStyle w:val="ListParagraph"/>
              <w:numPr>
                <w:ilvl w:val="0"/>
                <w:numId w:val="4"/>
              </w:numPr>
              <w:spacing w:line="480" w:lineRule="auto"/>
            </w:pPr>
            <w:r w:rsidRPr="002B1ABA">
              <w:t xml:space="preserve">How do you support each other in managing diabetes? </w:t>
            </w:r>
          </w:p>
          <w:p w14:paraId="22FE1CD9" w14:textId="77777777" w:rsidR="005427A9" w:rsidRDefault="005427A9" w:rsidP="003A3E63">
            <w:pPr>
              <w:spacing w:line="480" w:lineRule="auto"/>
            </w:pPr>
          </w:p>
          <w:p w14:paraId="09A56ECD" w14:textId="77777777" w:rsidR="005427A9" w:rsidRPr="002B1ABA" w:rsidRDefault="005427A9" w:rsidP="003A3E63">
            <w:pPr>
              <w:spacing w:line="480" w:lineRule="auto"/>
              <w:rPr>
                <w:b/>
                <w:bCs/>
              </w:rPr>
            </w:pPr>
            <w:r w:rsidRPr="002B1ABA">
              <w:rPr>
                <w:b/>
                <w:bCs/>
              </w:rPr>
              <w:t>Think</w:t>
            </w:r>
            <w:r>
              <w:rPr>
                <w:b/>
                <w:bCs/>
              </w:rPr>
              <w:t>-</w:t>
            </w:r>
            <w:r w:rsidRPr="002B1ABA">
              <w:rPr>
                <w:b/>
                <w:bCs/>
              </w:rPr>
              <w:t xml:space="preserve">aloud </w:t>
            </w:r>
            <w:r>
              <w:rPr>
                <w:b/>
                <w:bCs/>
              </w:rPr>
              <w:t>prompts (during video viewing)</w:t>
            </w:r>
          </w:p>
          <w:p w14:paraId="2A986A44" w14:textId="77777777" w:rsidR="005427A9" w:rsidRPr="002B1ABA" w:rsidRDefault="005427A9" w:rsidP="005427A9">
            <w:pPr>
              <w:pStyle w:val="ListParagraph"/>
              <w:numPr>
                <w:ilvl w:val="0"/>
                <w:numId w:val="5"/>
              </w:numPr>
              <w:spacing w:line="480" w:lineRule="auto"/>
            </w:pPr>
            <w:r w:rsidRPr="002B1ABA">
              <w:t>What are your first thoughts about this page/information/activity/session?</w:t>
            </w:r>
          </w:p>
          <w:p w14:paraId="34318A98" w14:textId="77777777" w:rsidR="005427A9" w:rsidRPr="002B1ABA" w:rsidRDefault="005427A9" w:rsidP="005427A9">
            <w:pPr>
              <w:pStyle w:val="ListParagraph"/>
              <w:numPr>
                <w:ilvl w:val="0"/>
                <w:numId w:val="5"/>
              </w:numPr>
              <w:spacing w:line="480" w:lineRule="auto"/>
            </w:pPr>
            <w:r w:rsidRPr="002B1ABA">
              <w:t>What are you thinking now?</w:t>
            </w:r>
          </w:p>
          <w:p w14:paraId="6B9EC587" w14:textId="77777777" w:rsidR="005427A9" w:rsidRPr="002B1ABA" w:rsidRDefault="005427A9" w:rsidP="005427A9">
            <w:pPr>
              <w:pStyle w:val="ListParagraph"/>
              <w:numPr>
                <w:ilvl w:val="0"/>
                <w:numId w:val="5"/>
              </w:numPr>
              <w:spacing w:line="480" w:lineRule="auto"/>
            </w:pPr>
            <w:r w:rsidRPr="002B1ABA">
              <w:t>Can you tell me a bit more about why you think that?</w:t>
            </w:r>
          </w:p>
          <w:p w14:paraId="450CC3DA" w14:textId="77777777" w:rsidR="005427A9" w:rsidRPr="002B1ABA" w:rsidRDefault="005427A9" w:rsidP="005427A9">
            <w:pPr>
              <w:pStyle w:val="ListParagraph"/>
              <w:numPr>
                <w:ilvl w:val="0"/>
                <w:numId w:val="5"/>
              </w:numPr>
              <w:spacing w:line="480" w:lineRule="auto"/>
            </w:pPr>
            <w:r w:rsidRPr="002B1ABA">
              <w:t>Can you tell me what it is that you like/don’t like about that?</w:t>
            </w:r>
          </w:p>
          <w:p w14:paraId="15C26D1F" w14:textId="77777777" w:rsidR="005427A9" w:rsidRDefault="005427A9" w:rsidP="003A3E63">
            <w:pPr>
              <w:spacing w:line="480" w:lineRule="auto"/>
            </w:pPr>
          </w:p>
          <w:p w14:paraId="5EE0F974" w14:textId="77777777" w:rsidR="005427A9" w:rsidRPr="002B1ABA" w:rsidRDefault="005427A9" w:rsidP="003A3E63">
            <w:pPr>
              <w:spacing w:line="480" w:lineRule="auto"/>
              <w:rPr>
                <w:b/>
                <w:bCs/>
              </w:rPr>
            </w:pPr>
            <w:r w:rsidRPr="002B1ABA">
              <w:rPr>
                <w:b/>
                <w:bCs/>
              </w:rPr>
              <w:t xml:space="preserve">After they have finished viewing: </w:t>
            </w:r>
          </w:p>
          <w:p w14:paraId="77CEC402" w14:textId="77777777" w:rsidR="005427A9" w:rsidRPr="002B1ABA" w:rsidRDefault="005427A9" w:rsidP="005427A9">
            <w:pPr>
              <w:pStyle w:val="ListParagraph"/>
              <w:numPr>
                <w:ilvl w:val="0"/>
                <w:numId w:val="6"/>
              </w:numPr>
              <w:spacing w:line="480" w:lineRule="auto"/>
            </w:pPr>
            <w:r w:rsidRPr="002B1ABA">
              <w:t>Overall, how do you feel about this programme?</w:t>
            </w:r>
          </w:p>
          <w:p w14:paraId="52427E02" w14:textId="77777777" w:rsidR="005427A9" w:rsidRPr="002B1ABA" w:rsidRDefault="005427A9" w:rsidP="005427A9">
            <w:pPr>
              <w:pStyle w:val="ListParagraph"/>
              <w:numPr>
                <w:ilvl w:val="0"/>
                <w:numId w:val="6"/>
              </w:numPr>
              <w:spacing w:line="480" w:lineRule="auto"/>
            </w:pPr>
            <w:r w:rsidRPr="002B1ABA">
              <w:t>Can you tell me about anything you felt was good about the programme?</w:t>
            </w:r>
          </w:p>
          <w:p w14:paraId="5BE8E12D" w14:textId="77777777" w:rsidR="005427A9" w:rsidRPr="002B1ABA" w:rsidRDefault="005427A9" w:rsidP="005427A9">
            <w:pPr>
              <w:pStyle w:val="ListParagraph"/>
              <w:numPr>
                <w:ilvl w:val="0"/>
                <w:numId w:val="6"/>
              </w:numPr>
              <w:spacing w:line="480" w:lineRule="auto"/>
            </w:pPr>
            <w:r w:rsidRPr="002B1ABA">
              <w:t xml:space="preserve">Can you tell me anything about the programme that you were less keen on? </w:t>
            </w:r>
          </w:p>
          <w:p w14:paraId="10135C02" w14:textId="77777777" w:rsidR="005427A9" w:rsidRPr="002B1ABA" w:rsidRDefault="005427A9" w:rsidP="005427A9">
            <w:pPr>
              <w:pStyle w:val="ListParagraph"/>
              <w:numPr>
                <w:ilvl w:val="0"/>
                <w:numId w:val="6"/>
              </w:numPr>
              <w:spacing w:line="480" w:lineRule="auto"/>
            </w:pPr>
            <w:r w:rsidRPr="002B1ABA">
              <w:t>We’re aware that some people found parts of the programme challenging. Do you have any ideas about why that might have been?</w:t>
            </w:r>
          </w:p>
          <w:p w14:paraId="51BD7857" w14:textId="77777777" w:rsidR="005427A9" w:rsidRPr="002B1ABA" w:rsidRDefault="005427A9" w:rsidP="005427A9">
            <w:pPr>
              <w:pStyle w:val="ListParagraph"/>
              <w:numPr>
                <w:ilvl w:val="1"/>
                <w:numId w:val="6"/>
              </w:numPr>
              <w:spacing w:line="480" w:lineRule="auto"/>
            </w:pPr>
            <w:r w:rsidRPr="002B1ABA">
              <w:lastRenderedPageBreak/>
              <w:t>Which parts do you think people found more challenging?</w:t>
            </w:r>
          </w:p>
          <w:p w14:paraId="6CBE839C" w14:textId="77777777" w:rsidR="005427A9" w:rsidRPr="002B1ABA" w:rsidRDefault="005427A9" w:rsidP="005427A9">
            <w:pPr>
              <w:pStyle w:val="ListParagraph"/>
              <w:numPr>
                <w:ilvl w:val="0"/>
                <w:numId w:val="6"/>
              </w:numPr>
              <w:spacing w:line="480" w:lineRule="auto"/>
            </w:pPr>
            <w:r w:rsidRPr="002B1ABA">
              <w:t>What do you think should be changed?</w:t>
            </w:r>
          </w:p>
          <w:p w14:paraId="63CBE7FD" w14:textId="77777777" w:rsidR="005427A9" w:rsidRPr="002B1ABA" w:rsidRDefault="005427A9" w:rsidP="005427A9">
            <w:pPr>
              <w:pStyle w:val="ListParagraph"/>
              <w:numPr>
                <w:ilvl w:val="0"/>
                <w:numId w:val="6"/>
              </w:numPr>
              <w:spacing w:line="480" w:lineRule="auto"/>
            </w:pPr>
            <w:r w:rsidRPr="002B1ABA">
              <w:t>How would you feel about taking part in this programme with your partner?</w:t>
            </w:r>
          </w:p>
          <w:p w14:paraId="208FB98B" w14:textId="77777777" w:rsidR="005427A9" w:rsidRPr="002B1ABA" w:rsidRDefault="005427A9" w:rsidP="005427A9">
            <w:pPr>
              <w:pStyle w:val="ListParagraph"/>
              <w:numPr>
                <w:ilvl w:val="1"/>
                <w:numId w:val="6"/>
              </w:numPr>
              <w:spacing w:line="480" w:lineRule="auto"/>
            </w:pPr>
            <w:r w:rsidRPr="002B1ABA">
              <w:t>Prompt about specific elements, e.g. diet changes, physical activity changes, medication adherence, relationship counselling</w:t>
            </w:r>
          </w:p>
          <w:p w14:paraId="44CDBACD" w14:textId="77777777" w:rsidR="005427A9" w:rsidRPr="002B1ABA" w:rsidRDefault="005427A9" w:rsidP="005427A9">
            <w:pPr>
              <w:pStyle w:val="ListParagraph"/>
              <w:numPr>
                <w:ilvl w:val="0"/>
                <w:numId w:val="6"/>
              </w:numPr>
              <w:spacing w:line="480" w:lineRule="auto"/>
            </w:pPr>
            <w:r w:rsidRPr="002B1ABA">
              <w:t xml:space="preserve">Would you have any concerns about doing this? </w:t>
            </w:r>
          </w:p>
          <w:p w14:paraId="238411E2" w14:textId="77777777" w:rsidR="005427A9" w:rsidRPr="002B1ABA" w:rsidRDefault="005427A9" w:rsidP="005427A9">
            <w:pPr>
              <w:pStyle w:val="ListParagraph"/>
              <w:numPr>
                <w:ilvl w:val="0"/>
                <w:numId w:val="6"/>
              </w:numPr>
              <w:spacing w:line="480" w:lineRule="auto"/>
            </w:pPr>
            <w:r w:rsidRPr="002B1ABA">
              <w:t>Can you tell me about anything else that you think might be useful for you and your partner in managing Type 2 diabetes?</w:t>
            </w:r>
          </w:p>
          <w:p w14:paraId="1CAEC28D" w14:textId="77777777" w:rsidR="005427A9" w:rsidRPr="002B1ABA" w:rsidRDefault="005427A9" w:rsidP="005427A9">
            <w:pPr>
              <w:pStyle w:val="ListParagraph"/>
              <w:numPr>
                <w:ilvl w:val="0"/>
                <w:numId w:val="6"/>
              </w:numPr>
              <w:spacing w:line="480" w:lineRule="auto"/>
            </w:pPr>
            <w:r w:rsidRPr="002B1ABA">
              <w:t>To finish with, I’d like you to try and think about which part of the programme you enjoyed most, and which you enjoyed least. Can you tell me about them?</w:t>
            </w:r>
          </w:p>
          <w:p w14:paraId="776A5E95" w14:textId="77777777" w:rsidR="005427A9" w:rsidRPr="002B1ABA" w:rsidRDefault="005427A9" w:rsidP="005427A9">
            <w:pPr>
              <w:pStyle w:val="ListParagraph"/>
              <w:numPr>
                <w:ilvl w:val="1"/>
                <w:numId w:val="6"/>
              </w:numPr>
              <w:spacing w:line="480" w:lineRule="auto"/>
            </w:pPr>
            <w:r w:rsidRPr="002B1ABA">
              <w:t>Why was that?</w:t>
            </w:r>
          </w:p>
          <w:p w14:paraId="46BB5F48" w14:textId="77777777" w:rsidR="005427A9" w:rsidRDefault="005427A9" w:rsidP="005427A9">
            <w:pPr>
              <w:pStyle w:val="ListParagraph"/>
              <w:numPr>
                <w:ilvl w:val="0"/>
                <w:numId w:val="6"/>
              </w:numPr>
              <w:spacing w:line="480" w:lineRule="auto"/>
            </w:pPr>
            <w:r w:rsidRPr="002B1ABA">
              <w:t>Is there anything else you would like to talk about that we haven’t already discussed?</w:t>
            </w:r>
          </w:p>
          <w:p w14:paraId="1D432F64" w14:textId="77777777" w:rsidR="005427A9" w:rsidRPr="002B1ABA" w:rsidRDefault="005427A9" w:rsidP="003A3E63">
            <w:pPr>
              <w:pStyle w:val="ListParagraph"/>
              <w:spacing w:line="480" w:lineRule="auto"/>
            </w:pPr>
          </w:p>
        </w:tc>
      </w:tr>
    </w:tbl>
    <w:p w14:paraId="3567C1D8" w14:textId="5B654A6B" w:rsidR="005427A9" w:rsidRDefault="005427A9" w:rsidP="005427A9">
      <w:pPr>
        <w:spacing w:line="480" w:lineRule="auto"/>
      </w:pPr>
    </w:p>
    <w:p w14:paraId="57E4E2C1" w14:textId="50EF9341" w:rsidR="005427A9" w:rsidRDefault="005427A9" w:rsidP="005427A9">
      <w:pPr>
        <w:spacing w:line="480" w:lineRule="auto"/>
      </w:pPr>
      <w:r w:rsidRPr="00544863">
        <w:rPr>
          <w:noProof/>
          <w:lang w:eastAsia="en-GB"/>
        </w:rPr>
        <mc:AlternateContent>
          <mc:Choice Requires="wpg">
            <w:drawing>
              <wp:anchor distT="0" distB="0" distL="114300" distR="114300" simplePos="0" relativeHeight="251659264" behindDoc="0" locked="0" layoutInCell="1" allowOverlap="1" wp14:anchorId="11F0FF48" wp14:editId="657E1863">
                <wp:simplePos x="0" y="0"/>
                <wp:positionH relativeFrom="margin">
                  <wp:posOffset>0</wp:posOffset>
                </wp:positionH>
                <wp:positionV relativeFrom="paragraph">
                  <wp:posOffset>457200</wp:posOffset>
                </wp:positionV>
                <wp:extent cx="5789295" cy="2797810"/>
                <wp:effectExtent l="0" t="0" r="20955" b="21590"/>
                <wp:wrapTopAndBottom/>
                <wp:docPr id="8" name="Group 8"/>
                <wp:cNvGraphicFramePr/>
                <a:graphic xmlns:a="http://schemas.openxmlformats.org/drawingml/2006/main">
                  <a:graphicData uri="http://schemas.microsoft.com/office/word/2010/wordprocessingGroup">
                    <wpg:wgp>
                      <wpg:cNvGrpSpPr/>
                      <wpg:grpSpPr>
                        <a:xfrm>
                          <a:off x="0" y="0"/>
                          <a:ext cx="5789295" cy="2797810"/>
                          <a:chOff x="-144045" y="-1314172"/>
                          <a:chExt cx="12783958" cy="6180250"/>
                        </a:xfrm>
                      </wpg:grpSpPr>
                      <pic:pic xmlns:pic="http://schemas.openxmlformats.org/drawingml/2006/picture">
                        <pic:nvPicPr>
                          <pic:cNvPr id="9" name="Picture 9"/>
                          <pic:cNvPicPr>
                            <a:picLocks noChangeAspect="1"/>
                          </pic:cNvPicPr>
                        </pic:nvPicPr>
                        <pic:blipFill>
                          <a:blip r:embed="rId5"/>
                          <a:stretch>
                            <a:fillRect/>
                          </a:stretch>
                        </pic:blipFill>
                        <pic:spPr>
                          <a:xfrm>
                            <a:off x="0" y="0"/>
                            <a:ext cx="6978866" cy="3907438"/>
                          </a:xfrm>
                          <a:prstGeom prst="rect">
                            <a:avLst/>
                          </a:prstGeom>
                          <a:ln>
                            <a:solidFill>
                              <a:schemeClr val="tx1"/>
                            </a:solidFill>
                          </a:ln>
                        </pic:spPr>
                      </pic:pic>
                      <pic:pic xmlns:pic="http://schemas.openxmlformats.org/drawingml/2006/picture">
                        <pic:nvPicPr>
                          <pic:cNvPr id="10" name="Picture 10"/>
                          <pic:cNvPicPr>
                            <a:picLocks noChangeAspect="1"/>
                          </pic:cNvPicPr>
                        </pic:nvPicPr>
                        <pic:blipFill>
                          <a:blip r:embed="rId6"/>
                          <a:stretch>
                            <a:fillRect/>
                          </a:stretch>
                        </pic:blipFill>
                        <pic:spPr>
                          <a:xfrm>
                            <a:off x="5621165" y="958641"/>
                            <a:ext cx="7018748" cy="3907437"/>
                          </a:xfrm>
                          <a:prstGeom prst="rect">
                            <a:avLst/>
                          </a:prstGeom>
                          <a:ln>
                            <a:solidFill>
                              <a:schemeClr val="tx1"/>
                            </a:solidFill>
                          </a:ln>
                        </pic:spPr>
                      </pic:pic>
                      <wps:wsp>
                        <wps:cNvPr id="11" name="Arrow: Down 11"/>
                        <wps:cNvSpPr/>
                        <wps:spPr>
                          <a:xfrm rot="18620537">
                            <a:off x="5273980" y="2367595"/>
                            <a:ext cx="601582" cy="864517"/>
                          </a:xfrm>
                          <a:prstGeom prst="downArrow">
                            <a:avLst/>
                          </a:prstGeom>
                        </wps:spPr>
                        <wps:style>
                          <a:lnRef idx="2">
                            <a:schemeClr val="accent2">
                              <a:shade val="50000"/>
                            </a:schemeClr>
                          </a:lnRef>
                          <a:fillRef idx="1">
                            <a:schemeClr val="accent2"/>
                          </a:fillRef>
                          <a:effectRef idx="0">
                            <a:schemeClr val="accent2"/>
                          </a:effectRef>
                          <a:fontRef idx="minor">
                            <a:schemeClr val="lt1"/>
                          </a:fontRef>
                        </wps:style>
                        <wps:bodyPr rtlCol="0" anchor="ctr"/>
                      </wps:wsp>
                      <wps:wsp>
                        <wps:cNvPr id="12" name="TextBox 66"/>
                        <wps:cNvSpPr txBox="1"/>
                        <wps:spPr>
                          <a:xfrm>
                            <a:off x="-144045" y="-1314172"/>
                            <a:ext cx="12114126" cy="1142711"/>
                          </a:xfrm>
                          <a:prstGeom prst="rect">
                            <a:avLst/>
                          </a:prstGeom>
                          <a:noFill/>
                        </wps:spPr>
                        <wps:txbx>
                          <w:txbxContent>
                            <w:p w14:paraId="1BDEE478" w14:textId="77777777" w:rsidR="005427A9" w:rsidRPr="00544863" w:rsidRDefault="005427A9" w:rsidP="005427A9">
                              <w:pPr>
                                <w:jc w:val="center"/>
                                <w:rPr>
                                  <w:rFonts w:hAnsi="Calibri"/>
                                  <w:i/>
                                  <w:iCs/>
                                  <w:color w:val="000000" w:themeColor="text1"/>
                                  <w:kern w:val="24"/>
                                  <w:sz w:val="24"/>
                                  <w:szCs w:val="24"/>
                                </w:rPr>
                              </w:pPr>
                              <w:r w:rsidRPr="005427A9">
                                <w:rPr>
                                  <w:rStyle w:val="Heading2Char"/>
                                </w:rPr>
                                <w:t>Appendix C:</w:t>
                              </w:r>
                              <w:r w:rsidRPr="00544863">
                                <w:rPr>
                                  <w:rFonts w:hAnsi="Calibri"/>
                                  <w:i/>
                                  <w:iCs/>
                                  <w:color w:val="000000" w:themeColor="text1"/>
                                  <w:kern w:val="24"/>
                                  <w:sz w:val="24"/>
                                  <w:szCs w:val="24"/>
                                </w:rPr>
                                <w:t xml:space="preserve"> Changes to one of the ‘Substance Use’ slides to reflect participant preference for ‘Stop drinking’ advice alongside the ‘Reduce drinking’ messag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1F0FF48" id="Group 8" o:spid="_x0000_s1026" style="position:absolute;margin-left:0;margin-top:36pt;width:455.85pt;height:220.3pt;z-index:251659264;mso-position-horizontal-relative:margin;mso-width-relative:margin;mso-height-relative:margin" coordorigin="-1440,-13141" coordsize="127839,61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width:69788;height:39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" stroked="t" strokecolor="black [3213]">
                  <v:imagedata r:id="rId7" o:title=""/>
                  <v:path arrowok="t"/>
                </v:shape>
                <v:shape id="Picture 10" o:spid="_x0000_s1028" type="#_x0000_t75" style="position:absolute;left:56211;top:9586;width:70188;height:39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" stroked="t" strokecolor="black [3213]">
                  <v:imagedata r:id="rId8" o:title=""/>
                  <v:path arrowok="t"/>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 o:spid="_x0000_s1029" type="#_x0000_t67" style="position:absolute;left:52740;top:23675;width:6016;height:8645;rotation:-325436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" adj="14085" fillcolor="#ed7d31 [3205]" strokecolor="#823b0b [1605]" strokeweight="1pt"/>
                <v:shapetype id="_x0000_t202" coordsize="21600,21600" o:spt="202" path="m,l,21600r21600,l21600,xe">
                  <v:stroke joinstyle="miter"/>
                  <v:path gradientshapeok="t" o:connecttype="rect"/>
                </v:shapetype>
                <v:shape id="TextBox 66" o:spid="_x0000_s1030" type="#_x0000_t202" style="position:absolute;left:-1440;top:-13141;width:121140;height:11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1BDEE478" w14:textId="77777777" w:rsidR="005427A9" w:rsidRPr="00544863" w:rsidRDefault="005427A9" w:rsidP="005427A9">
                        <w:pPr>
                          <w:jc w:val="center"/>
                          <w:rPr>
                            <w:rFonts w:hAnsi="Calibri"/>
                            <w:i/>
                            <w:iCs/>
                            <w:color w:val="000000" w:themeColor="text1"/>
                            <w:kern w:val="24"/>
                            <w:sz w:val="24"/>
                            <w:szCs w:val="24"/>
                          </w:rPr>
                        </w:pPr>
                        <w:r w:rsidRPr="005427A9">
                          <w:rPr>
                            <w:rStyle w:val="Heading2Char"/>
                          </w:rPr>
                          <w:t>Appendix C:</w:t>
                        </w:r>
                        <w:r w:rsidRPr="00544863">
                          <w:rPr>
                            <w:rFonts w:hAnsi="Calibri"/>
                            <w:i/>
                            <w:iCs/>
                            <w:color w:val="000000" w:themeColor="text1"/>
                            <w:kern w:val="24"/>
                            <w:sz w:val="24"/>
                            <w:szCs w:val="24"/>
                          </w:rPr>
                          <w:t xml:space="preserve"> Changes to one of the ‘Substance Use’ slides to reflect participant preference for ‘Stop drinking’ advice alongside the ‘Reduce drinking’ message.</w:t>
                        </w:r>
                      </w:p>
                    </w:txbxContent>
                  </v:textbox>
                </v:shape>
                <w10:wrap type="topAndBottom" anchorx="margin"/>
              </v:group>
            </w:pict>
          </mc:Fallback>
        </mc:AlternateContent>
      </w:r>
    </w:p>
    <w:p w14:paraId="4B00C4C9" w14:textId="77777777" w:rsidR="005427A9" w:rsidRPr="005427A9" w:rsidRDefault="005427A9" w:rsidP="005427A9"/>
    <w:p w14:paraId="7ED96AD7" w14:textId="102FA520" w:rsidR="00D80FB5" w:rsidRDefault="00D80FB5" w:rsidP="005427A9">
      <w:pPr>
        <w:pStyle w:val="Heading2"/>
      </w:pPr>
      <w:r>
        <w:lastRenderedPageBreak/>
        <w:t xml:space="preserve">Appendix </w:t>
      </w:r>
      <w:r w:rsidR="005427A9">
        <w:t>D</w:t>
      </w:r>
      <w:r w:rsidRPr="00454D8E">
        <w:t>: TIDIER Checklist for Diabetes Together.</w:t>
      </w:r>
    </w:p>
    <w:p w14:paraId="75E4A327" w14:textId="77777777" w:rsidR="00D80FB5" w:rsidRPr="00D229FD" w:rsidRDefault="00D80FB5" w:rsidP="00D80FB5">
      <w:pPr>
        <w:spacing w:line="480" w:lineRule="auto"/>
      </w:pPr>
    </w:p>
    <w:tbl>
      <w:tblPr>
        <w:tblStyle w:val="TableGrid"/>
        <w:tblW w:w="0" w:type="auto"/>
        <w:tblLook w:val="04A0" w:firstRow="1" w:lastRow="0" w:firstColumn="1" w:lastColumn="0" w:noHBand="0" w:noVBand="1"/>
      </w:tblPr>
      <w:tblGrid>
        <w:gridCol w:w="4508"/>
        <w:gridCol w:w="4508"/>
      </w:tblGrid>
      <w:tr w:rsidR="00D80FB5" w14:paraId="79C27C23" w14:textId="77777777" w:rsidTr="00EB4D02">
        <w:tc>
          <w:tcPr>
            <w:tcW w:w="4508" w:type="dxa"/>
          </w:tcPr>
          <w:p w14:paraId="5F54027B" w14:textId="77777777" w:rsidR="00D80FB5" w:rsidRDefault="00D80FB5" w:rsidP="00EB4D02">
            <w:pPr>
              <w:pStyle w:val="ListParagraph"/>
              <w:numPr>
                <w:ilvl w:val="0"/>
                <w:numId w:val="1"/>
              </w:numPr>
              <w:spacing w:line="480" w:lineRule="auto"/>
            </w:pPr>
            <w:r>
              <w:t>Name</w:t>
            </w:r>
          </w:p>
        </w:tc>
        <w:tc>
          <w:tcPr>
            <w:tcW w:w="4508" w:type="dxa"/>
          </w:tcPr>
          <w:p w14:paraId="34F01781" w14:textId="77777777" w:rsidR="00D80FB5" w:rsidRDefault="00D80FB5" w:rsidP="00EB4D02">
            <w:pPr>
              <w:spacing w:line="480" w:lineRule="auto"/>
            </w:pPr>
            <w:r>
              <w:t>Diabetes Together – couples programme to support T2D in South Africa</w:t>
            </w:r>
          </w:p>
        </w:tc>
      </w:tr>
      <w:tr w:rsidR="00D80FB5" w14:paraId="4CF8B749" w14:textId="77777777" w:rsidTr="00EB4D02">
        <w:tc>
          <w:tcPr>
            <w:tcW w:w="4508" w:type="dxa"/>
          </w:tcPr>
          <w:p w14:paraId="35214779" w14:textId="77777777" w:rsidR="00D80FB5" w:rsidRDefault="00D80FB5" w:rsidP="00EB4D02">
            <w:pPr>
              <w:pStyle w:val="ListParagraph"/>
              <w:numPr>
                <w:ilvl w:val="0"/>
                <w:numId w:val="1"/>
              </w:numPr>
              <w:spacing w:line="480" w:lineRule="auto"/>
            </w:pPr>
            <w:r>
              <w:t>Why?</w:t>
            </w:r>
          </w:p>
        </w:tc>
        <w:tc>
          <w:tcPr>
            <w:tcW w:w="4508" w:type="dxa"/>
          </w:tcPr>
          <w:p w14:paraId="58BFB111" w14:textId="77777777" w:rsidR="00D80FB5" w:rsidRDefault="00D80FB5" w:rsidP="00EB4D02">
            <w:pPr>
              <w:spacing w:line="480" w:lineRule="auto"/>
            </w:pPr>
            <w:r>
              <w:t xml:space="preserve">All diseases occur in the context of a person’s lifestyle and relationships. T2D is complex to manage, involving medication, self-monitoring and lifestyle changes. Self-management of diseases can be improved by reaching a shared understanding with a partner and communicating together to support self-management. This programme educates people living with diabetes (PLWD) and their partners on T2D self-management, and provides instruction and support on communication and managing lifestyle pressures. </w:t>
            </w:r>
          </w:p>
        </w:tc>
      </w:tr>
      <w:tr w:rsidR="00D80FB5" w14:paraId="665F30CC" w14:textId="77777777" w:rsidTr="00EB4D02">
        <w:tc>
          <w:tcPr>
            <w:tcW w:w="4508" w:type="dxa"/>
          </w:tcPr>
          <w:p w14:paraId="7C9C4AC0" w14:textId="77777777" w:rsidR="00D80FB5" w:rsidRDefault="00D80FB5" w:rsidP="00EB4D02">
            <w:pPr>
              <w:pStyle w:val="ListParagraph"/>
              <w:numPr>
                <w:ilvl w:val="0"/>
                <w:numId w:val="1"/>
              </w:numPr>
              <w:spacing w:line="480" w:lineRule="auto"/>
            </w:pPr>
            <w:r>
              <w:t>What materials?</w:t>
            </w:r>
          </w:p>
        </w:tc>
        <w:tc>
          <w:tcPr>
            <w:tcW w:w="4508" w:type="dxa"/>
          </w:tcPr>
          <w:p w14:paraId="12ECA2C9" w14:textId="77777777" w:rsidR="00D80FB5" w:rsidRDefault="00D80FB5" w:rsidP="00EB4D02">
            <w:pPr>
              <w:spacing w:line="480" w:lineRule="auto"/>
            </w:pPr>
            <w:r>
              <w:t xml:space="preserve">The intervention is two half-day workshops and up to 4 couples counselling sessions. Participants are provided with didactic information from a </w:t>
            </w:r>
            <w:proofErr w:type="spellStart"/>
            <w:r>
              <w:t>powerpoint</w:t>
            </w:r>
            <w:proofErr w:type="spellEnd"/>
            <w:r>
              <w:t xml:space="preserve"> presentation and guided discussion. For each workshop, participants were provided with a short hand-out booklet with important information from each section and a guided goal-setting and goal </w:t>
            </w:r>
            <w:r>
              <w:lastRenderedPageBreak/>
              <w:t>review handout, and a recipe book designed for PLWD in South Africa.</w:t>
            </w:r>
          </w:p>
          <w:p w14:paraId="1B2DB663" w14:textId="77777777" w:rsidR="00D80FB5" w:rsidRDefault="00D80FB5" w:rsidP="00EB4D02">
            <w:pPr>
              <w:spacing w:line="480" w:lineRule="auto"/>
            </w:pPr>
            <w:r>
              <w:t>The intervention contains the following sections:</w:t>
            </w:r>
          </w:p>
          <w:p w14:paraId="43BAC4BD" w14:textId="77777777" w:rsidR="00D80FB5" w:rsidRDefault="00D80FB5" w:rsidP="00EB4D02">
            <w:pPr>
              <w:spacing w:line="480" w:lineRule="auto"/>
            </w:pPr>
            <w:r>
              <w:t>Workshop 1:</w:t>
            </w:r>
          </w:p>
          <w:p w14:paraId="6F1A5927" w14:textId="77777777" w:rsidR="00D80FB5" w:rsidRDefault="00D80FB5" w:rsidP="00EB4D02">
            <w:pPr>
              <w:numPr>
                <w:ilvl w:val="0"/>
                <w:numId w:val="2"/>
              </w:numPr>
              <w:spacing w:line="480" w:lineRule="auto"/>
            </w:pPr>
            <w:r>
              <w:t>Stories from Example Couples</w:t>
            </w:r>
          </w:p>
          <w:p w14:paraId="60DB2CD8" w14:textId="77777777" w:rsidR="00D80FB5" w:rsidRPr="00D113C1" w:rsidRDefault="00D80FB5" w:rsidP="00EB4D02">
            <w:pPr>
              <w:numPr>
                <w:ilvl w:val="0"/>
                <w:numId w:val="2"/>
              </w:numPr>
              <w:spacing w:line="480" w:lineRule="auto"/>
            </w:pPr>
            <w:r w:rsidRPr="00D113C1">
              <w:t>Diabetes Information</w:t>
            </w:r>
          </w:p>
          <w:p w14:paraId="53544817" w14:textId="77777777" w:rsidR="00D80FB5" w:rsidRPr="00D113C1" w:rsidRDefault="00D80FB5" w:rsidP="00EB4D02">
            <w:pPr>
              <w:numPr>
                <w:ilvl w:val="0"/>
                <w:numId w:val="2"/>
              </w:numPr>
              <w:spacing w:line="480" w:lineRule="auto"/>
            </w:pPr>
            <w:r w:rsidRPr="00D113C1">
              <w:t>Physical Activity</w:t>
            </w:r>
          </w:p>
          <w:p w14:paraId="635E6A3A" w14:textId="77777777" w:rsidR="00D80FB5" w:rsidRPr="00D113C1" w:rsidRDefault="00D80FB5" w:rsidP="00EB4D02">
            <w:pPr>
              <w:numPr>
                <w:ilvl w:val="0"/>
                <w:numId w:val="2"/>
              </w:numPr>
              <w:spacing w:line="480" w:lineRule="auto"/>
            </w:pPr>
            <w:r w:rsidRPr="00D113C1">
              <w:t>Healthy Eating</w:t>
            </w:r>
          </w:p>
          <w:p w14:paraId="381E2509" w14:textId="77777777" w:rsidR="00D80FB5" w:rsidRPr="00D113C1" w:rsidRDefault="00D80FB5" w:rsidP="00EB4D02">
            <w:pPr>
              <w:numPr>
                <w:ilvl w:val="0"/>
                <w:numId w:val="2"/>
              </w:numPr>
              <w:spacing w:line="480" w:lineRule="auto"/>
            </w:pPr>
            <w:r w:rsidRPr="00D113C1">
              <w:t>Couples’ Communication</w:t>
            </w:r>
            <w:r>
              <w:t xml:space="preserve"> </w:t>
            </w:r>
          </w:p>
          <w:p w14:paraId="777FAEAC" w14:textId="77777777" w:rsidR="00D80FB5" w:rsidRDefault="00D80FB5" w:rsidP="00EB4D02">
            <w:pPr>
              <w:numPr>
                <w:ilvl w:val="0"/>
                <w:numId w:val="2"/>
              </w:numPr>
              <w:spacing w:line="480" w:lineRule="auto"/>
            </w:pPr>
            <w:r>
              <w:t>‘</w:t>
            </w:r>
            <w:r w:rsidRPr="00D113C1">
              <w:t>SMARTER</w:t>
            </w:r>
            <w:r>
              <w:t>’</w:t>
            </w:r>
            <w:r w:rsidRPr="00D113C1">
              <w:t xml:space="preserve"> Goal Setting</w:t>
            </w:r>
          </w:p>
          <w:p w14:paraId="785CE59B" w14:textId="77777777" w:rsidR="00D80FB5" w:rsidRPr="00D113C1" w:rsidRDefault="00D80FB5" w:rsidP="00EB4D02">
            <w:pPr>
              <w:spacing w:line="480" w:lineRule="auto"/>
            </w:pPr>
            <w:r>
              <w:t>Workshop 2:</w:t>
            </w:r>
          </w:p>
          <w:p w14:paraId="1EE16585" w14:textId="77777777" w:rsidR="00D80FB5" w:rsidRPr="00D113C1" w:rsidRDefault="00D80FB5" w:rsidP="00EB4D02">
            <w:pPr>
              <w:numPr>
                <w:ilvl w:val="0"/>
                <w:numId w:val="3"/>
              </w:numPr>
              <w:spacing w:line="480" w:lineRule="auto"/>
            </w:pPr>
            <w:r w:rsidRPr="00D113C1">
              <w:t>Substance Use</w:t>
            </w:r>
          </w:p>
          <w:p w14:paraId="48005CAF" w14:textId="77777777" w:rsidR="00D80FB5" w:rsidRPr="00D113C1" w:rsidRDefault="00D80FB5" w:rsidP="00EB4D02">
            <w:pPr>
              <w:numPr>
                <w:ilvl w:val="0"/>
                <w:numId w:val="3"/>
              </w:numPr>
              <w:spacing w:line="480" w:lineRule="auto"/>
            </w:pPr>
            <w:r w:rsidRPr="00D113C1">
              <w:t>Stress Managemen</w:t>
            </w:r>
            <w:r>
              <w:t>t</w:t>
            </w:r>
          </w:p>
          <w:p w14:paraId="50F07659" w14:textId="77777777" w:rsidR="00D80FB5" w:rsidRPr="00D113C1" w:rsidRDefault="00D80FB5" w:rsidP="00EB4D02">
            <w:pPr>
              <w:numPr>
                <w:ilvl w:val="0"/>
                <w:numId w:val="3"/>
              </w:numPr>
              <w:spacing w:line="480" w:lineRule="auto"/>
            </w:pPr>
            <w:r w:rsidRPr="00D113C1">
              <w:t>Fears and Complication</w:t>
            </w:r>
          </w:p>
          <w:p w14:paraId="33F906D4" w14:textId="77777777" w:rsidR="00D80FB5" w:rsidRDefault="00D80FB5" w:rsidP="00EB4D02">
            <w:pPr>
              <w:numPr>
                <w:ilvl w:val="0"/>
                <w:numId w:val="3"/>
              </w:numPr>
              <w:spacing w:line="480" w:lineRule="auto"/>
            </w:pPr>
            <w:r w:rsidRPr="00D113C1">
              <w:t>Sexual Relationships</w:t>
            </w:r>
          </w:p>
          <w:p w14:paraId="7387CC54" w14:textId="77777777" w:rsidR="00D80FB5" w:rsidRDefault="00D80FB5" w:rsidP="00EB4D02">
            <w:pPr>
              <w:numPr>
                <w:ilvl w:val="0"/>
                <w:numId w:val="3"/>
              </w:numPr>
              <w:spacing w:line="480" w:lineRule="auto"/>
            </w:pPr>
            <w:r w:rsidRPr="00D113C1">
              <w:t>Gender Roles</w:t>
            </w:r>
          </w:p>
          <w:p w14:paraId="3BB6A023" w14:textId="77777777" w:rsidR="00D80FB5" w:rsidRDefault="00D80FB5" w:rsidP="00EB4D02">
            <w:pPr>
              <w:numPr>
                <w:ilvl w:val="0"/>
                <w:numId w:val="3"/>
              </w:numPr>
              <w:spacing w:line="480" w:lineRule="auto"/>
            </w:pPr>
            <w:r>
              <w:t>Goal review</w:t>
            </w:r>
          </w:p>
          <w:p w14:paraId="682A2EA9" w14:textId="77777777" w:rsidR="00D80FB5" w:rsidRDefault="00D80FB5" w:rsidP="00EB4D02">
            <w:pPr>
              <w:spacing w:line="480" w:lineRule="auto"/>
            </w:pPr>
            <w:r>
              <w:t xml:space="preserve">The intervention uses quizzes, discussion points and stories of similar couples in similar situations throughout. The ‘Couples’ communication’ section uses a roleplay demonstration and the ‘Stress Management’ section has a guided </w:t>
            </w:r>
            <w:proofErr w:type="spellStart"/>
            <w:r>
              <w:t>Mindfullness</w:t>
            </w:r>
            <w:proofErr w:type="spellEnd"/>
            <w:r>
              <w:t xml:space="preserve"> Meditation. Guided goal setting and goal planning at the </w:t>
            </w:r>
            <w:r>
              <w:lastRenderedPageBreak/>
              <w:t>end of workshop 1 is followed up by goal review in workshop 2.</w:t>
            </w:r>
          </w:p>
          <w:p w14:paraId="354D0254" w14:textId="77777777" w:rsidR="00D80FB5" w:rsidRDefault="00D80FB5" w:rsidP="00EB4D02">
            <w:pPr>
              <w:spacing w:line="480" w:lineRule="auto"/>
            </w:pPr>
          </w:p>
        </w:tc>
      </w:tr>
      <w:tr w:rsidR="00D80FB5" w14:paraId="77C418E3" w14:textId="77777777" w:rsidTr="00EB4D02">
        <w:tc>
          <w:tcPr>
            <w:tcW w:w="4508" w:type="dxa"/>
          </w:tcPr>
          <w:p w14:paraId="6CDFEB9B" w14:textId="77777777" w:rsidR="00D80FB5" w:rsidRDefault="00D80FB5" w:rsidP="00EB4D02">
            <w:pPr>
              <w:pStyle w:val="ListParagraph"/>
              <w:numPr>
                <w:ilvl w:val="0"/>
                <w:numId w:val="1"/>
              </w:numPr>
              <w:spacing w:line="480" w:lineRule="auto"/>
            </w:pPr>
            <w:r>
              <w:lastRenderedPageBreak/>
              <w:t>What procedures?</w:t>
            </w:r>
          </w:p>
        </w:tc>
        <w:tc>
          <w:tcPr>
            <w:tcW w:w="4508" w:type="dxa"/>
          </w:tcPr>
          <w:p w14:paraId="655E8FEB" w14:textId="77777777" w:rsidR="00D80FB5" w:rsidRDefault="00D80FB5" w:rsidP="00EB4D02">
            <w:pPr>
              <w:spacing w:line="480" w:lineRule="auto"/>
            </w:pPr>
            <w:r>
              <w:t xml:space="preserve">The two workshops take place on a Saturday morning 2 weeks apart. The couples’ counselling sessions take place every 2 weeks following the workshops. </w:t>
            </w:r>
          </w:p>
        </w:tc>
      </w:tr>
      <w:tr w:rsidR="00D80FB5" w14:paraId="5F19B85C" w14:textId="77777777" w:rsidTr="00EB4D02">
        <w:tc>
          <w:tcPr>
            <w:tcW w:w="4508" w:type="dxa"/>
          </w:tcPr>
          <w:p w14:paraId="38FBB999" w14:textId="77777777" w:rsidR="00D80FB5" w:rsidRDefault="00D80FB5" w:rsidP="00EB4D02">
            <w:pPr>
              <w:pStyle w:val="ListParagraph"/>
              <w:numPr>
                <w:ilvl w:val="0"/>
                <w:numId w:val="1"/>
              </w:numPr>
              <w:spacing w:line="480" w:lineRule="auto"/>
            </w:pPr>
            <w:r>
              <w:t>Who provided?</w:t>
            </w:r>
          </w:p>
        </w:tc>
        <w:tc>
          <w:tcPr>
            <w:tcW w:w="4508" w:type="dxa"/>
          </w:tcPr>
          <w:p w14:paraId="2C0BE33F" w14:textId="77777777" w:rsidR="00D80FB5" w:rsidRDefault="00D80FB5" w:rsidP="00EB4D02">
            <w:pPr>
              <w:spacing w:line="480" w:lineRule="auto"/>
            </w:pPr>
            <w:r>
              <w:t>The workshops are delivered by experienced researchers in the field of public health. They are supported by clinicians with expertise in supporting diabetes in South Africa and a research support team. The couples counselling sessions are conducted by a trained couples’ counsellor, following a rehearsed topic guide.</w:t>
            </w:r>
          </w:p>
        </w:tc>
      </w:tr>
      <w:tr w:rsidR="00D80FB5" w14:paraId="19122AE4" w14:textId="77777777" w:rsidTr="00EB4D02">
        <w:tc>
          <w:tcPr>
            <w:tcW w:w="4508" w:type="dxa"/>
          </w:tcPr>
          <w:p w14:paraId="78C27E68" w14:textId="77777777" w:rsidR="00D80FB5" w:rsidRDefault="00D80FB5" w:rsidP="00EB4D02">
            <w:pPr>
              <w:pStyle w:val="ListParagraph"/>
              <w:numPr>
                <w:ilvl w:val="0"/>
                <w:numId w:val="1"/>
              </w:numPr>
              <w:spacing w:line="480" w:lineRule="auto"/>
            </w:pPr>
            <w:r>
              <w:t>How?</w:t>
            </w:r>
          </w:p>
        </w:tc>
        <w:tc>
          <w:tcPr>
            <w:tcW w:w="4508" w:type="dxa"/>
          </w:tcPr>
          <w:p w14:paraId="58784594" w14:textId="77777777" w:rsidR="00D80FB5" w:rsidRDefault="00D80FB5" w:rsidP="00EB4D02">
            <w:pPr>
              <w:spacing w:line="480" w:lineRule="auto"/>
            </w:pPr>
            <w:r>
              <w:t xml:space="preserve">Workshops are delivered in a large seminar room with 10-20 couples. A second room was used to split the group into 2 groups of PLWD/partners or males/females in the second workshop. Couples counselling sessions occur with a single couple and the counsellor. </w:t>
            </w:r>
          </w:p>
        </w:tc>
      </w:tr>
      <w:tr w:rsidR="00D80FB5" w14:paraId="273E401B" w14:textId="77777777" w:rsidTr="00EB4D02">
        <w:tc>
          <w:tcPr>
            <w:tcW w:w="4508" w:type="dxa"/>
          </w:tcPr>
          <w:p w14:paraId="6904246C" w14:textId="77777777" w:rsidR="00D80FB5" w:rsidRDefault="00D80FB5" w:rsidP="00EB4D02">
            <w:pPr>
              <w:pStyle w:val="ListParagraph"/>
              <w:numPr>
                <w:ilvl w:val="0"/>
                <w:numId w:val="1"/>
              </w:numPr>
              <w:spacing w:line="480" w:lineRule="auto"/>
            </w:pPr>
            <w:r>
              <w:t>Where?</w:t>
            </w:r>
          </w:p>
        </w:tc>
        <w:tc>
          <w:tcPr>
            <w:tcW w:w="4508" w:type="dxa"/>
          </w:tcPr>
          <w:p w14:paraId="5EF63AE5" w14:textId="77777777" w:rsidR="00D80FB5" w:rsidRDefault="00D80FB5" w:rsidP="00EB4D02">
            <w:pPr>
              <w:spacing w:line="480" w:lineRule="auto"/>
            </w:pPr>
            <w:r>
              <w:t>Workshops are held at a central location accessible to all couples, either by providing transport or within the community that they live.</w:t>
            </w:r>
          </w:p>
        </w:tc>
      </w:tr>
      <w:tr w:rsidR="00D80FB5" w14:paraId="6EE38511" w14:textId="77777777" w:rsidTr="00EB4D02">
        <w:tc>
          <w:tcPr>
            <w:tcW w:w="4508" w:type="dxa"/>
          </w:tcPr>
          <w:p w14:paraId="1A2E0847" w14:textId="77777777" w:rsidR="00D80FB5" w:rsidRDefault="00D80FB5" w:rsidP="00EB4D02">
            <w:pPr>
              <w:pStyle w:val="ListParagraph"/>
              <w:numPr>
                <w:ilvl w:val="0"/>
                <w:numId w:val="1"/>
              </w:numPr>
              <w:spacing w:line="480" w:lineRule="auto"/>
            </w:pPr>
            <w:r>
              <w:lastRenderedPageBreak/>
              <w:t>When and how much?</w:t>
            </w:r>
          </w:p>
        </w:tc>
        <w:tc>
          <w:tcPr>
            <w:tcW w:w="4508" w:type="dxa"/>
          </w:tcPr>
          <w:p w14:paraId="730055AB" w14:textId="77777777" w:rsidR="00D80FB5" w:rsidRDefault="00D80FB5" w:rsidP="00EB4D02">
            <w:pPr>
              <w:spacing w:line="480" w:lineRule="auto"/>
            </w:pPr>
            <w:r>
              <w:t>Workshops take place 2 weeks apart on a Saturday. Couples counselling sessions are organised individually with the counsellor, aiming to take place about 2 weeks apart. A maximum of 4 couples counselling sessions are provided.</w:t>
            </w:r>
          </w:p>
        </w:tc>
      </w:tr>
      <w:tr w:rsidR="00D80FB5" w14:paraId="4C418E1F" w14:textId="77777777" w:rsidTr="00EB4D02">
        <w:tc>
          <w:tcPr>
            <w:tcW w:w="4508" w:type="dxa"/>
          </w:tcPr>
          <w:p w14:paraId="2974D86F" w14:textId="77777777" w:rsidR="00D80FB5" w:rsidRDefault="00D80FB5" w:rsidP="00EB4D02">
            <w:pPr>
              <w:pStyle w:val="ListParagraph"/>
              <w:numPr>
                <w:ilvl w:val="0"/>
                <w:numId w:val="1"/>
              </w:numPr>
              <w:spacing w:line="480" w:lineRule="auto"/>
            </w:pPr>
            <w:r>
              <w:t>Tailoring</w:t>
            </w:r>
          </w:p>
        </w:tc>
        <w:tc>
          <w:tcPr>
            <w:tcW w:w="4508" w:type="dxa"/>
          </w:tcPr>
          <w:p w14:paraId="029FEC86" w14:textId="77777777" w:rsidR="00D80FB5" w:rsidRDefault="00D80FB5" w:rsidP="00EB4D02">
            <w:pPr>
              <w:spacing w:line="480" w:lineRule="auto"/>
            </w:pPr>
            <w:r>
              <w:t>Participants are encouraged to discuss with their partner the parts of the intervention that are relevant to their lives and to set their own goals for better diabetes self-management. This could be dietary (e.g. increasing proportion of vegetables in their meals, reducing sugar in tea), physical activity (e.g. walking rather than taking the bus; standing while preparing meals), self-monitoring (e.g. measuring blood sugar at a certain time every day), or something else (e.g. practicing better communication).</w:t>
            </w:r>
          </w:p>
        </w:tc>
      </w:tr>
      <w:tr w:rsidR="00D80FB5" w14:paraId="09C433A6" w14:textId="77777777" w:rsidTr="00EB4D02">
        <w:tc>
          <w:tcPr>
            <w:tcW w:w="4508" w:type="dxa"/>
          </w:tcPr>
          <w:p w14:paraId="09F61302" w14:textId="77777777" w:rsidR="00D80FB5" w:rsidRDefault="00D80FB5" w:rsidP="00EB4D02">
            <w:pPr>
              <w:pStyle w:val="ListParagraph"/>
              <w:numPr>
                <w:ilvl w:val="0"/>
                <w:numId w:val="1"/>
              </w:numPr>
              <w:spacing w:line="480" w:lineRule="auto"/>
            </w:pPr>
            <w:r>
              <w:t>Modifications</w:t>
            </w:r>
          </w:p>
        </w:tc>
        <w:tc>
          <w:tcPr>
            <w:tcW w:w="4508" w:type="dxa"/>
          </w:tcPr>
          <w:p w14:paraId="4043F2BE" w14:textId="77777777" w:rsidR="00D80FB5" w:rsidRDefault="00D80FB5" w:rsidP="00EB4D02">
            <w:pPr>
              <w:spacing w:line="480" w:lineRule="auto"/>
            </w:pPr>
            <w:r>
              <w:t>Not applicable.</w:t>
            </w:r>
          </w:p>
        </w:tc>
      </w:tr>
      <w:tr w:rsidR="00D80FB5" w14:paraId="470B8AFA" w14:textId="77777777" w:rsidTr="00EB4D02">
        <w:tc>
          <w:tcPr>
            <w:tcW w:w="4508" w:type="dxa"/>
          </w:tcPr>
          <w:p w14:paraId="46FE2BDD" w14:textId="77777777" w:rsidR="00D80FB5" w:rsidRDefault="00D80FB5" w:rsidP="00EB4D02">
            <w:pPr>
              <w:pStyle w:val="ListParagraph"/>
              <w:numPr>
                <w:ilvl w:val="0"/>
                <w:numId w:val="1"/>
              </w:numPr>
              <w:spacing w:line="480" w:lineRule="auto"/>
            </w:pPr>
            <w:r>
              <w:t>Planned fidelity</w:t>
            </w:r>
          </w:p>
        </w:tc>
        <w:tc>
          <w:tcPr>
            <w:tcW w:w="4508" w:type="dxa"/>
          </w:tcPr>
          <w:p w14:paraId="1FE59ED8" w14:textId="77777777" w:rsidR="00D80FB5" w:rsidRDefault="00D80FB5" w:rsidP="00EB4D02">
            <w:pPr>
              <w:spacing w:line="480" w:lineRule="auto"/>
            </w:pPr>
            <w:proofErr w:type="spellStart"/>
            <w:r>
              <w:t>Powerpoint</w:t>
            </w:r>
            <w:proofErr w:type="spellEnd"/>
            <w:r>
              <w:t xml:space="preserve"> slides were created for all facilitators to use to present and provide discussion points. Videos were made of the slides being presented. In this iteration, it was not necessary to train facilitators as all facilitators were part of the study team. Following intervention refinement, a manual </w:t>
            </w:r>
            <w:r>
              <w:lastRenderedPageBreak/>
              <w:t>will be developed to describe the intervention and provide training to facilitators.</w:t>
            </w:r>
          </w:p>
        </w:tc>
      </w:tr>
      <w:tr w:rsidR="00D80FB5" w14:paraId="294936D5" w14:textId="77777777" w:rsidTr="00EB4D02">
        <w:tc>
          <w:tcPr>
            <w:tcW w:w="4508" w:type="dxa"/>
          </w:tcPr>
          <w:p w14:paraId="20DF6FBD" w14:textId="77777777" w:rsidR="00D80FB5" w:rsidRDefault="00D80FB5" w:rsidP="00EB4D02">
            <w:pPr>
              <w:pStyle w:val="ListParagraph"/>
              <w:numPr>
                <w:ilvl w:val="0"/>
                <w:numId w:val="1"/>
              </w:numPr>
              <w:spacing w:line="480" w:lineRule="auto"/>
            </w:pPr>
            <w:r>
              <w:lastRenderedPageBreak/>
              <w:t>Actual fidelity</w:t>
            </w:r>
          </w:p>
        </w:tc>
        <w:tc>
          <w:tcPr>
            <w:tcW w:w="4508" w:type="dxa"/>
          </w:tcPr>
          <w:p w14:paraId="36CE741C" w14:textId="77777777" w:rsidR="00D80FB5" w:rsidRDefault="00D80FB5" w:rsidP="00EB4D02">
            <w:pPr>
              <w:spacing w:line="480" w:lineRule="auto"/>
            </w:pPr>
            <w:r>
              <w:t>Not applicable.</w:t>
            </w:r>
          </w:p>
        </w:tc>
      </w:tr>
    </w:tbl>
    <w:p w14:paraId="78C948FD" w14:textId="77777777" w:rsidR="00D80FB5" w:rsidRDefault="00D80FB5" w:rsidP="00D80FB5">
      <w:pPr>
        <w:spacing w:line="480" w:lineRule="auto"/>
      </w:pPr>
    </w:p>
    <w:p w14:paraId="447D40FA" w14:textId="38751D95" w:rsidR="00D80FB5" w:rsidRDefault="00D80FB5" w:rsidP="005427A9">
      <w:pPr>
        <w:pStyle w:val="Heading2"/>
      </w:pPr>
      <w:r>
        <w:t xml:space="preserve">Appendix </w:t>
      </w:r>
      <w:r w:rsidR="005427A9">
        <w:t>E</w:t>
      </w:r>
      <w:r>
        <w:t xml:space="preserve">: Sections Covered in Each Think-aloud session </w:t>
      </w:r>
    </w:p>
    <w:tbl>
      <w:tblPr>
        <w:tblStyle w:val="TableGrid"/>
        <w:tblW w:w="0" w:type="auto"/>
        <w:tblLook w:val="04A0" w:firstRow="1" w:lastRow="0" w:firstColumn="1" w:lastColumn="0" w:noHBand="0" w:noVBand="1"/>
      </w:tblPr>
      <w:tblGrid>
        <w:gridCol w:w="1064"/>
        <w:gridCol w:w="2292"/>
        <w:gridCol w:w="2292"/>
        <w:gridCol w:w="3368"/>
      </w:tblGrid>
      <w:tr w:rsidR="00D80FB5" w14:paraId="50E1414A" w14:textId="77777777" w:rsidTr="00EB4D02">
        <w:tc>
          <w:tcPr>
            <w:tcW w:w="1064" w:type="dxa"/>
            <w:vMerge w:val="restart"/>
          </w:tcPr>
          <w:p w14:paraId="14329C80" w14:textId="77777777" w:rsidR="00D80FB5" w:rsidRDefault="00D80FB5" w:rsidP="00EB4D02">
            <w:pPr>
              <w:spacing w:line="480" w:lineRule="auto"/>
            </w:pPr>
            <w:r>
              <w:t xml:space="preserve">Think aloud session number </w:t>
            </w:r>
          </w:p>
        </w:tc>
        <w:tc>
          <w:tcPr>
            <w:tcW w:w="7952" w:type="dxa"/>
            <w:gridSpan w:val="3"/>
          </w:tcPr>
          <w:p w14:paraId="74AAA0A1" w14:textId="77777777" w:rsidR="00D80FB5" w:rsidRDefault="00D80FB5" w:rsidP="00EB4D02">
            <w:pPr>
              <w:spacing w:line="480" w:lineRule="auto"/>
            </w:pPr>
            <w:r>
              <w:t>Sections viewed</w:t>
            </w:r>
          </w:p>
        </w:tc>
      </w:tr>
      <w:tr w:rsidR="00D80FB5" w14:paraId="39149745" w14:textId="77777777" w:rsidTr="00EB4D02">
        <w:tc>
          <w:tcPr>
            <w:tcW w:w="1064" w:type="dxa"/>
            <w:vMerge/>
          </w:tcPr>
          <w:p w14:paraId="6C929703" w14:textId="77777777" w:rsidR="00D80FB5" w:rsidRDefault="00D80FB5" w:rsidP="00EB4D02">
            <w:pPr>
              <w:spacing w:line="480" w:lineRule="auto"/>
            </w:pPr>
          </w:p>
        </w:tc>
        <w:tc>
          <w:tcPr>
            <w:tcW w:w="2292" w:type="dxa"/>
          </w:tcPr>
          <w:p w14:paraId="4EB833D8" w14:textId="77777777" w:rsidR="00D80FB5" w:rsidRDefault="00D80FB5" w:rsidP="00EB4D02">
            <w:pPr>
              <w:spacing w:line="480" w:lineRule="auto"/>
            </w:pPr>
            <w:r>
              <w:t>Viewed with own partner</w:t>
            </w:r>
          </w:p>
        </w:tc>
        <w:tc>
          <w:tcPr>
            <w:tcW w:w="2292" w:type="dxa"/>
          </w:tcPr>
          <w:p w14:paraId="0BA9B2B9" w14:textId="77777777" w:rsidR="00D80FB5" w:rsidRDefault="00D80FB5" w:rsidP="00EB4D02">
            <w:pPr>
              <w:spacing w:line="480" w:lineRule="auto"/>
            </w:pPr>
            <w:r>
              <w:t>Viewed with same-gender pairs</w:t>
            </w:r>
          </w:p>
        </w:tc>
        <w:tc>
          <w:tcPr>
            <w:tcW w:w="3368" w:type="dxa"/>
          </w:tcPr>
          <w:p w14:paraId="083A211A" w14:textId="77777777" w:rsidR="00D80FB5" w:rsidRDefault="00D80FB5" w:rsidP="00EB4D02">
            <w:pPr>
              <w:spacing w:line="480" w:lineRule="auto"/>
            </w:pPr>
            <w:r>
              <w:t>Viewed in PLWD/partner pairs</w:t>
            </w:r>
          </w:p>
        </w:tc>
      </w:tr>
      <w:tr w:rsidR="00D80FB5" w14:paraId="3D1CC4CE" w14:textId="77777777" w:rsidTr="00EB4D02">
        <w:tc>
          <w:tcPr>
            <w:tcW w:w="1064" w:type="dxa"/>
          </w:tcPr>
          <w:p w14:paraId="65FC0E14" w14:textId="77777777" w:rsidR="00D80FB5" w:rsidRDefault="00D80FB5" w:rsidP="00EB4D02">
            <w:pPr>
              <w:spacing w:line="480" w:lineRule="auto"/>
            </w:pPr>
            <w:r>
              <w:t>1</w:t>
            </w:r>
          </w:p>
        </w:tc>
        <w:tc>
          <w:tcPr>
            <w:tcW w:w="2292" w:type="dxa"/>
          </w:tcPr>
          <w:p w14:paraId="11B4F135" w14:textId="77777777" w:rsidR="00D80FB5" w:rsidRDefault="00D80FB5" w:rsidP="00EB4D02">
            <w:pPr>
              <w:spacing w:line="480" w:lineRule="auto"/>
            </w:pPr>
            <w:r>
              <w:t xml:space="preserve">Stories from Example Couples, Diabetes Information, </w:t>
            </w:r>
            <w:r w:rsidRPr="00D113C1">
              <w:t>Physical Activity</w:t>
            </w:r>
            <w:r>
              <w:t xml:space="preserve">, </w:t>
            </w:r>
            <w:r w:rsidRPr="00D113C1">
              <w:t>Healthy Eating</w:t>
            </w:r>
          </w:p>
        </w:tc>
        <w:tc>
          <w:tcPr>
            <w:tcW w:w="2292" w:type="dxa"/>
          </w:tcPr>
          <w:p w14:paraId="65962CDB" w14:textId="77777777" w:rsidR="00D80FB5" w:rsidRDefault="00D80FB5" w:rsidP="00EB4D02">
            <w:pPr>
              <w:spacing w:line="480" w:lineRule="auto"/>
            </w:pPr>
          </w:p>
        </w:tc>
        <w:tc>
          <w:tcPr>
            <w:tcW w:w="3368" w:type="dxa"/>
          </w:tcPr>
          <w:p w14:paraId="4D43CD03" w14:textId="77777777" w:rsidR="00D80FB5" w:rsidRDefault="00D80FB5" w:rsidP="00EB4D02">
            <w:pPr>
              <w:spacing w:line="480" w:lineRule="auto"/>
            </w:pPr>
          </w:p>
        </w:tc>
      </w:tr>
      <w:tr w:rsidR="00D80FB5" w14:paraId="4A22EE9D" w14:textId="77777777" w:rsidTr="00EB4D02">
        <w:tc>
          <w:tcPr>
            <w:tcW w:w="1064" w:type="dxa"/>
          </w:tcPr>
          <w:p w14:paraId="13B6EF13" w14:textId="77777777" w:rsidR="00D80FB5" w:rsidRDefault="00D80FB5" w:rsidP="00EB4D02">
            <w:pPr>
              <w:spacing w:line="480" w:lineRule="auto"/>
            </w:pPr>
            <w:r>
              <w:t>2</w:t>
            </w:r>
          </w:p>
        </w:tc>
        <w:tc>
          <w:tcPr>
            <w:tcW w:w="2292" w:type="dxa"/>
          </w:tcPr>
          <w:p w14:paraId="6BFE7661" w14:textId="77777777" w:rsidR="00D80FB5" w:rsidRDefault="00D80FB5" w:rsidP="00EB4D02">
            <w:pPr>
              <w:spacing w:line="480" w:lineRule="auto"/>
            </w:pPr>
            <w:r>
              <w:t>Stories from Example Couples, Couples’ Communication</w:t>
            </w:r>
          </w:p>
        </w:tc>
        <w:tc>
          <w:tcPr>
            <w:tcW w:w="2292" w:type="dxa"/>
          </w:tcPr>
          <w:p w14:paraId="1C105636" w14:textId="77777777" w:rsidR="00D80FB5" w:rsidRDefault="00D80FB5" w:rsidP="00EB4D02">
            <w:pPr>
              <w:spacing w:line="480" w:lineRule="auto"/>
            </w:pPr>
            <w:r>
              <w:t>Gender Roles, Sexual Relationships</w:t>
            </w:r>
          </w:p>
        </w:tc>
        <w:tc>
          <w:tcPr>
            <w:tcW w:w="3368" w:type="dxa"/>
          </w:tcPr>
          <w:p w14:paraId="39C8098B" w14:textId="77777777" w:rsidR="00D80FB5" w:rsidRDefault="00D80FB5" w:rsidP="00EB4D02">
            <w:pPr>
              <w:spacing w:line="480" w:lineRule="auto"/>
            </w:pPr>
            <w:r>
              <w:t>Stress Management, Fears and Complications</w:t>
            </w:r>
          </w:p>
        </w:tc>
      </w:tr>
      <w:tr w:rsidR="00D80FB5" w14:paraId="13B6CC64" w14:textId="77777777" w:rsidTr="00EB4D02">
        <w:tc>
          <w:tcPr>
            <w:tcW w:w="1064" w:type="dxa"/>
          </w:tcPr>
          <w:p w14:paraId="3928E410" w14:textId="77777777" w:rsidR="00D80FB5" w:rsidRDefault="00D80FB5" w:rsidP="00EB4D02">
            <w:pPr>
              <w:spacing w:line="480" w:lineRule="auto"/>
            </w:pPr>
            <w:r>
              <w:t>3</w:t>
            </w:r>
          </w:p>
        </w:tc>
        <w:tc>
          <w:tcPr>
            <w:tcW w:w="2292" w:type="dxa"/>
          </w:tcPr>
          <w:p w14:paraId="70C20A48" w14:textId="77777777" w:rsidR="00D80FB5" w:rsidRDefault="00D80FB5" w:rsidP="00EB4D02">
            <w:pPr>
              <w:spacing w:line="480" w:lineRule="auto"/>
            </w:pPr>
            <w:r>
              <w:t>Stories from Example Couples, Substance Use, Diabetes Information, Physical Activity</w:t>
            </w:r>
          </w:p>
        </w:tc>
        <w:tc>
          <w:tcPr>
            <w:tcW w:w="2292" w:type="dxa"/>
          </w:tcPr>
          <w:p w14:paraId="5F116F81" w14:textId="77777777" w:rsidR="00D80FB5" w:rsidRDefault="00D80FB5" w:rsidP="00EB4D02">
            <w:pPr>
              <w:spacing w:line="480" w:lineRule="auto"/>
            </w:pPr>
            <w:r>
              <w:t>Gender Roles, Sexual Relationships</w:t>
            </w:r>
          </w:p>
        </w:tc>
        <w:tc>
          <w:tcPr>
            <w:tcW w:w="3368" w:type="dxa"/>
          </w:tcPr>
          <w:p w14:paraId="3AEF91BD" w14:textId="77777777" w:rsidR="00D80FB5" w:rsidRDefault="00D80FB5" w:rsidP="00EB4D02">
            <w:pPr>
              <w:spacing w:line="480" w:lineRule="auto"/>
            </w:pPr>
          </w:p>
        </w:tc>
      </w:tr>
      <w:tr w:rsidR="00D80FB5" w14:paraId="3C7593E1" w14:textId="77777777" w:rsidTr="00EB4D02">
        <w:tc>
          <w:tcPr>
            <w:tcW w:w="1064" w:type="dxa"/>
          </w:tcPr>
          <w:p w14:paraId="66CBCBCD" w14:textId="77777777" w:rsidR="00D80FB5" w:rsidRDefault="00D80FB5" w:rsidP="00EB4D02">
            <w:pPr>
              <w:spacing w:line="480" w:lineRule="auto"/>
            </w:pPr>
            <w:r>
              <w:t>4*</w:t>
            </w:r>
          </w:p>
        </w:tc>
        <w:tc>
          <w:tcPr>
            <w:tcW w:w="2292" w:type="dxa"/>
          </w:tcPr>
          <w:p w14:paraId="33566F82" w14:textId="77777777" w:rsidR="00D80FB5" w:rsidRDefault="00D80FB5" w:rsidP="00EB4D02">
            <w:pPr>
              <w:spacing w:line="480" w:lineRule="auto"/>
            </w:pPr>
            <w:r>
              <w:t xml:space="preserve">Stories from Example Couples, Diabetes Information, Couples Communication, </w:t>
            </w:r>
            <w:r w:rsidRPr="00D113C1">
              <w:lastRenderedPageBreak/>
              <w:t>Physical Activity</w:t>
            </w:r>
            <w:r>
              <w:t xml:space="preserve">, </w:t>
            </w:r>
            <w:r w:rsidRPr="00D113C1">
              <w:t>Healthy Eating</w:t>
            </w:r>
            <w:r>
              <w:t>, Fears and Complications, Stress Management, Sexual Relationships, Goal Setting</w:t>
            </w:r>
          </w:p>
        </w:tc>
        <w:tc>
          <w:tcPr>
            <w:tcW w:w="2292" w:type="dxa"/>
          </w:tcPr>
          <w:p w14:paraId="1600A79E" w14:textId="77777777" w:rsidR="00D80FB5" w:rsidRDefault="00D80FB5" w:rsidP="00EB4D02">
            <w:pPr>
              <w:spacing w:line="480" w:lineRule="auto"/>
            </w:pPr>
          </w:p>
        </w:tc>
        <w:tc>
          <w:tcPr>
            <w:tcW w:w="3368" w:type="dxa"/>
          </w:tcPr>
          <w:p w14:paraId="322B26A0" w14:textId="77777777" w:rsidR="00D80FB5" w:rsidRDefault="00D80FB5" w:rsidP="00EB4D02">
            <w:pPr>
              <w:spacing w:line="480" w:lineRule="auto"/>
            </w:pPr>
          </w:p>
        </w:tc>
      </w:tr>
      <w:tr w:rsidR="00D80FB5" w14:paraId="5AFD2843" w14:textId="77777777" w:rsidTr="00EB4D02">
        <w:tc>
          <w:tcPr>
            <w:tcW w:w="1064" w:type="dxa"/>
          </w:tcPr>
          <w:p w14:paraId="05B6EAB8" w14:textId="77777777" w:rsidR="00D80FB5" w:rsidRDefault="00D80FB5" w:rsidP="00EB4D02">
            <w:pPr>
              <w:spacing w:line="480" w:lineRule="auto"/>
            </w:pPr>
            <w:r>
              <w:t>5</w:t>
            </w:r>
          </w:p>
        </w:tc>
        <w:tc>
          <w:tcPr>
            <w:tcW w:w="2292" w:type="dxa"/>
          </w:tcPr>
          <w:p w14:paraId="55574F5D" w14:textId="77777777" w:rsidR="00D80FB5" w:rsidRDefault="00D80FB5" w:rsidP="00EB4D02">
            <w:pPr>
              <w:spacing w:line="480" w:lineRule="auto"/>
            </w:pPr>
          </w:p>
        </w:tc>
        <w:tc>
          <w:tcPr>
            <w:tcW w:w="2292" w:type="dxa"/>
          </w:tcPr>
          <w:p w14:paraId="118C774F" w14:textId="77777777" w:rsidR="00D80FB5" w:rsidRDefault="00D80FB5" w:rsidP="00EB4D02">
            <w:pPr>
              <w:spacing w:line="480" w:lineRule="auto"/>
            </w:pPr>
            <w:r>
              <w:t>Gender Roles, Sexual Relationships</w:t>
            </w:r>
          </w:p>
        </w:tc>
        <w:tc>
          <w:tcPr>
            <w:tcW w:w="3368" w:type="dxa"/>
          </w:tcPr>
          <w:p w14:paraId="54C9C0FA" w14:textId="77777777" w:rsidR="00D80FB5" w:rsidRDefault="00D80FB5" w:rsidP="00EB4D02">
            <w:pPr>
              <w:spacing w:line="480" w:lineRule="auto"/>
            </w:pPr>
            <w:r>
              <w:t>Stress Management, Fears and Complications</w:t>
            </w:r>
          </w:p>
        </w:tc>
      </w:tr>
    </w:tbl>
    <w:p w14:paraId="3CFE6C54" w14:textId="156DB34D" w:rsidR="00D80FB5" w:rsidRDefault="00D80FB5" w:rsidP="00D80FB5">
      <w:pPr>
        <w:spacing w:line="480" w:lineRule="auto"/>
      </w:pPr>
    </w:p>
    <w:p w14:paraId="245886BB" w14:textId="77777777" w:rsidR="005427A9" w:rsidRDefault="005427A9" w:rsidP="005427A9">
      <w:pPr>
        <w:spacing w:line="480" w:lineRule="auto"/>
      </w:pPr>
    </w:p>
    <w:p w14:paraId="733588DD" w14:textId="77777777" w:rsidR="005427A9" w:rsidRPr="007A077A" w:rsidRDefault="005427A9" w:rsidP="005427A9">
      <w:pPr>
        <w:pStyle w:val="Heading2"/>
      </w:pPr>
      <w:r>
        <w:t>Appendix F: Phase 2 Table of Changes: Negative Comments</w:t>
      </w:r>
    </w:p>
    <w:p w14:paraId="67D06F12" w14:textId="77777777" w:rsidR="005427A9" w:rsidRDefault="005427A9" w:rsidP="005427A9">
      <w:pPr>
        <w:spacing w:line="480" w:lineRule="auto"/>
      </w:pPr>
    </w:p>
    <w:tbl>
      <w:tblPr>
        <w:tblStyle w:val="TableGrid"/>
        <w:tblW w:w="0" w:type="auto"/>
        <w:tblLook w:val="04A0" w:firstRow="1" w:lastRow="0" w:firstColumn="1" w:lastColumn="0" w:noHBand="0" w:noVBand="1"/>
      </w:tblPr>
      <w:tblGrid>
        <w:gridCol w:w="1894"/>
        <w:gridCol w:w="843"/>
        <w:gridCol w:w="1094"/>
        <w:gridCol w:w="2553"/>
        <w:gridCol w:w="1092"/>
        <w:gridCol w:w="948"/>
        <w:gridCol w:w="592"/>
      </w:tblGrid>
      <w:tr w:rsidR="005427A9" w:rsidRPr="001C249A" w14:paraId="07F287D8" w14:textId="77777777" w:rsidTr="003A3E63">
        <w:trPr>
          <w:trHeight w:val="300"/>
        </w:trPr>
        <w:tc>
          <w:tcPr>
            <w:tcW w:w="501" w:type="dxa"/>
            <w:noWrap/>
            <w:hideMark/>
          </w:tcPr>
          <w:p w14:paraId="4241F39C" w14:textId="77777777" w:rsidR="005427A9" w:rsidRPr="001C249A" w:rsidRDefault="005427A9" w:rsidP="003A3E63">
            <w:pPr>
              <w:spacing w:line="480" w:lineRule="auto"/>
            </w:pPr>
            <w:r w:rsidRPr="001C249A">
              <w:t>Think-aloud ID</w:t>
            </w:r>
          </w:p>
        </w:tc>
        <w:tc>
          <w:tcPr>
            <w:tcW w:w="297" w:type="dxa"/>
            <w:noWrap/>
            <w:hideMark/>
          </w:tcPr>
          <w:p w14:paraId="772B7AFD" w14:textId="77777777" w:rsidR="005427A9" w:rsidRPr="001C249A" w:rsidRDefault="005427A9" w:rsidP="003A3E63">
            <w:pPr>
              <w:spacing w:line="480" w:lineRule="auto"/>
            </w:pPr>
            <w:r w:rsidRPr="001C249A">
              <w:t>Section</w:t>
            </w:r>
          </w:p>
        </w:tc>
        <w:tc>
          <w:tcPr>
            <w:tcW w:w="276" w:type="dxa"/>
            <w:noWrap/>
            <w:hideMark/>
          </w:tcPr>
          <w:p w14:paraId="5A1A3B83" w14:textId="77777777" w:rsidR="005427A9" w:rsidRPr="001C249A" w:rsidRDefault="005427A9" w:rsidP="003A3E63">
            <w:pPr>
              <w:spacing w:line="480" w:lineRule="auto"/>
            </w:pPr>
            <w:r w:rsidRPr="001C249A">
              <w:t>(M)ale or (F)</w:t>
            </w:r>
            <w:proofErr w:type="spellStart"/>
            <w:r w:rsidRPr="001C249A">
              <w:t>emale</w:t>
            </w:r>
            <w:proofErr w:type="spellEnd"/>
            <w:r w:rsidRPr="001C249A">
              <w:t>/(P)</w:t>
            </w:r>
            <w:proofErr w:type="spellStart"/>
            <w:r w:rsidRPr="001C249A">
              <w:t>artner</w:t>
            </w:r>
            <w:proofErr w:type="spellEnd"/>
            <w:r w:rsidRPr="001C249A">
              <w:t xml:space="preserve"> or Person living with (D)</w:t>
            </w:r>
            <w:proofErr w:type="spellStart"/>
            <w:r w:rsidRPr="001C249A">
              <w:t>iabetes</w:t>
            </w:r>
            <w:proofErr w:type="spellEnd"/>
          </w:p>
        </w:tc>
        <w:tc>
          <w:tcPr>
            <w:tcW w:w="4674" w:type="dxa"/>
            <w:noWrap/>
            <w:hideMark/>
          </w:tcPr>
          <w:p w14:paraId="3B69F751" w14:textId="77777777" w:rsidR="005427A9" w:rsidRPr="001C249A" w:rsidRDefault="005427A9" w:rsidP="003A3E63">
            <w:pPr>
              <w:spacing w:line="480" w:lineRule="auto"/>
            </w:pPr>
            <w:r w:rsidRPr="001C249A">
              <w:t>Quote</w:t>
            </w:r>
          </w:p>
        </w:tc>
        <w:tc>
          <w:tcPr>
            <w:tcW w:w="1847" w:type="dxa"/>
            <w:noWrap/>
            <w:hideMark/>
          </w:tcPr>
          <w:p w14:paraId="6B41B963" w14:textId="77777777" w:rsidR="005427A9" w:rsidRPr="001C249A" w:rsidRDefault="005427A9" w:rsidP="003A3E63">
            <w:pPr>
              <w:spacing w:line="480" w:lineRule="auto"/>
            </w:pPr>
            <w:r w:rsidRPr="001C249A">
              <w:t>Proposed change</w:t>
            </w:r>
          </w:p>
        </w:tc>
        <w:tc>
          <w:tcPr>
            <w:tcW w:w="1599" w:type="dxa"/>
            <w:noWrap/>
            <w:hideMark/>
          </w:tcPr>
          <w:p w14:paraId="5371F86F" w14:textId="77777777" w:rsidR="005427A9" w:rsidRPr="001C249A" w:rsidRDefault="005427A9" w:rsidP="003A3E63">
            <w:pPr>
              <w:spacing w:line="480" w:lineRule="auto"/>
            </w:pPr>
            <w:r w:rsidRPr="001C249A">
              <w:t>Actual Change</w:t>
            </w:r>
          </w:p>
        </w:tc>
        <w:tc>
          <w:tcPr>
            <w:tcW w:w="166" w:type="dxa"/>
            <w:noWrap/>
            <w:hideMark/>
          </w:tcPr>
          <w:p w14:paraId="5654A2B3" w14:textId="77777777" w:rsidR="005427A9" w:rsidRPr="001C249A" w:rsidRDefault="005427A9" w:rsidP="003A3E63">
            <w:pPr>
              <w:spacing w:line="480" w:lineRule="auto"/>
            </w:pPr>
            <w:r w:rsidRPr="001C249A">
              <w:t xml:space="preserve">Priority: Must have, Ought to have, Could </w:t>
            </w:r>
            <w:r w:rsidRPr="001C249A">
              <w:lastRenderedPageBreak/>
              <w:t>have, Would have</w:t>
            </w:r>
          </w:p>
        </w:tc>
      </w:tr>
      <w:tr w:rsidR="005427A9" w:rsidRPr="001C249A" w14:paraId="220F173A" w14:textId="77777777" w:rsidTr="003A3E63">
        <w:trPr>
          <w:trHeight w:val="300"/>
        </w:trPr>
        <w:tc>
          <w:tcPr>
            <w:tcW w:w="501" w:type="dxa"/>
            <w:noWrap/>
            <w:hideMark/>
          </w:tcPr>
          <w:p w14:paraId="7E5222A3" w14:textId="77777777" w:rsidR="005427A9" w:rsidRPr="001C249A" w:rsidRDefault="005427A9" w:rsidP="003A3E63">
            <w:pPr>
              <w:spacing w:line="480" w:lineRule="auto"/>
            </w:pPr>
            <w:r w:rsidRPr="001C249A">
              <w:lastRenderedPageBreak/>
              <w:t>TA3_Nov_MvP_Couple</w:t>
            </w:r>
          </w:p>
        </w:tc>
        <w:tc>
          <w:tcPr>
            <w:tcW w:w="297" w:type="dxa"/>
            <w:noWrap/>
            <w:hideMark/>
          </w:tcPr>
          <w:p w14:paraId="3007B7C2" w14:textId="77777777" w:rsidR="005427A9" w:rsidRPr="001C249A" w:rsidRDefault="005427A9" w:rsidP="003A3E63">
            <w:pPr>
              <w:spacing w:line="480" w:lineRule="auto"/>
            </w:pPr>
            <w:r w:rsidRPr="001C249A">
              <w:t>Diabetes Info</w:t>
            </w:r>
          </w:p>
        </w:tc>
        <w:tc>
          <w:tcPr>
            <w:tcW w:w="276" w:type="dxa"/>
            <w:noWrap/>
            <w:hideMark/>
          </w:tcPr>
          <w:p w14:paraId="332160B9" w14:textId="77777777" w:rsidR="005427A9" w:rsidRPr="001C249A" w:rsidRDefault="005427A9" w:rsidP="003A3E63">
            <w:pPr>
              <w:spacing w:line="480" w:lineRule="auto"/>
            </w:pPr>
            <w:r w:rsidRPr="001C249A">
              <w:t>M/P</w:t>
            </w:r>
          </w:p>
        </w:tc>
        <w:tc>
          <w:tcPr>
            <w:tcW w:w="4674" w:type="dxa"/>
            <w:noWrap/>
            <w:hideMark/>
          </w:tcPr>
          <w:p w14:paraId="22886B7B" w14:textId="77777777" w:rsidR="005427A9" w:rsidRPr="001C249A" w:rsidRDefault="005427A9" w:rsidP="003A3E63">
            <w:pPr>
              <w:spacing w:line="480" w:lineRule="auto"/>
            </w:pPr>
            <w:r w:rsidRPr="001C249A">
              <w:t>After drinking alcohol there is no need to test? I'm a bit confused… as far as I am concerned, alcohol has an impact on diabetes.</w:t>
            </w:r>
          </w:p>
        </w:tc>
        <w:tc>
          <w:tcPr>
            <w:tcW w:w="1847" w:type="dxa"/>
            <w:noWrap/>
            <w:hideMark/>
          </w:tcPr>
          <w:p w14:paraId="66901217" w14:textId="77777777" w:rsidR="005427A9" w:rsidRPr="001C249A" w:rsidRDefault="005427A9" w:rsidP="003A3E63">
            <w:pPr>
              <w:spacing w:line="480" w:lineRule="auto"/>
            </w:pPr>
            <w:r w:rsidRPr="001C249A">
              <w:t>Explain or remove 'after you drink alcohol' from 'When should you test your blood sugar'</w:t>
            </w:r>
          </w:p>
        </w:tc>
        <w:tc>
          <w:tcPr>
            <w:tcW w:w="1599" w:type="dxa"/>
            <w:noWrap/>
            <w:hideMark/>
          </w:tcPr>
          <w:p w14:paraId="4012F657" w14:textId="77777777" w:rsidR="005427A9" w:rsidRPr="001C249A" w:rsidRDefault="005427A9" w:rsidP="003A3E63">
            <w:pPr>
              <w:spacing w:line="480" w:lineRule="auto"/>
            </w:pPr>
            <w:r w:rsidRPr="001C249A">
              <w:t>Remove this from the list</w:t>
            </w:r>
          </w:p>
        </w:tc>
        <w:tc>
          <w:tcPr>
            <w:tcW w:w="166" w:type="dxa"/>
            <w:noWrap/>
            <w:hideMark/>
          </w:tcPr>
          <w:p w14:paraId="3281365B" w14:textId="77777777" w:rsidR="005427A9" w:rsidRPr="001C249A" w:rsidRDefault="005427A9" w:rsidP="003A3E63">
            <w:pPr>
              <w:spacing w:line="480" w:lineRule="auto"/>
            </w:pPr>
            <w:r w:rsidRPr="001C249A">
              <w:t>O</w:t>
            </w:r>
          </w:p>
        </w:tc>
      </w:tr>
      <w:tr w:rsidR="005427A9" w:rsidRPr="001C249A" w14:paraId="226AC30E" w14:textId="77777777" w:rsidTr="003A3E63">
        <w:trPr>
          <w:trHeight w:val="300"/>
        </w:trPr>
        <w:tc>
          <w:tcPr>
            <w:tcW w:w="501" w:type="dxa"/>
            <w:noWrap/>
            <w:hideMark/>
          </w:tcPr>
          <w:p w14:paraId="37FAE190" w14:textId="77777777" w:rsidR="005427A9" w:rsidRPr="001C249A" w:rsidRDefault="005427A9" w:rsidP="003A3E63">
            <w:pPr>
              <w:spacing w:line="480" w:lineRule="auto"/>
            </w:pPr>
            <w:r w:rsidRPr="001C249A">
              <w:t>TA3_Nov_MvP_Couple</w:t>
            </w:r>
          </w:p>
        </w:tc>
        <w:tc>
          <w:tcPr>
            <w:tcW w:w="297" w:type="dxa"/>
            <w:noWrap/>
            <w:hideMark/>
          </w:tcPr>
          <w:p w14:paraId="2EAC34D2" w14:textId="77777777" w:rsidR="005427A9" w:rsidRPr="001C249A" w:rsidRDefault="005427A9" w:rsidP="003A3E63">
            <w:pPr>
              <w:spacing w:line="480" w:lineRule="auto"/>
            </w:pPr>
            <w:r w:rsidRPr="001C249A">
              <w:t>Diabetes Info</w:t>
            </w:r>
          </w:p>
        </w:tc>
        <w:tc>
          <w:tcPr>
            <w:tcW w:w="276" w:type="dxa"/>
            <w:noWrap/>
            <w:hideMark/>
          </w:tcPr>
          <w:p w14:paraId="1F731829" w14:textId="77777777" w:rsidR="005427A9" w:rsidRPr="001C249A" w:rsidRDefault="005427A9" w:rsidP="003A3E63">
            <w:pPr>
              <w:spacing w:line="480" w:lineRule="auto"/>
            </w:pPr>
            <w:r w:rsidRPr="001C249A">
              <w:t>M/P</w:t>
            </w:r>
          </w:p>
        </w:tc>
        <w:tc>
          <w:tcPr>
            <w:tcW w:w="4674" w:type="dxa"/>
            <w:noWrap/>
            <w:hideMark/>
          </w:tcPr>
          <w:p w14:paraId="1D729565" w14:textId="77777777" w:rsidR="005427A9" w:rsidRPr="001C249A" w:rsidRDefault="005427A9" w:rsidP="003A3E63">
            <w:pPr>
              <w:spacing w:line="480" w:lineRule="auto"/>
            </w:pPr>
            <w:r w:rsidRPr="001C249A">
              <w:t>There is a lot of instructions that you must follow! It really opens our mind.</w:t>
            </w:r>
          </w:p>
        </w:tc>
        <w:tc>
          <w:tcPr>
            <w:tcW w:w="1847" w:type="dxa"/>
            <w:noWrap/>
            <w:hideMark/>
          </w:tcPr>
          <w:p w14:paraId="4FD9F585" w14:textId="77777777" w:rsidR="005427A9" w:rsidRPr="001C249A" w:rsidRDefault="005427A9" w:rsidP="003A3E63">
            <w:pPr>
              <w:spacing w:line="480" w:lineRule="auto"/>
            </w:pPr>
            <w:r w:rsidRPr="001C249A">
              <w:t>Is there too much information at once?</w:t>
            </w:r>
          </w:p>
        </w:tc>
        <w:tc>
          <w:tcPr>
            <w:tcW w:w="1599" w:type="dxa"/>
            <w:noWrap/>
            <w:hideMark/>
          </w:tcPr>
          <w:p w14:paraId="77ACC123" w14:textId="77777777" w:rsidR="005427A9" w:rsidRPr="001C249A" w:rsidRDefault="005427A9" w:rsidP="003A3E63">
            <w:pPr>
              <w:spacing w:line="480" w:lineRule="auto"/>
            </w:pPr>
            <w:r w:rsidRPr="001C249A">
              <w:t xml:space="preserve">Allow for comments and questions after </w:t>
            </w:r>
            <w:r w:rsidRPr="001C249A">
              <w:lastRenderedPageBreak/>
              <w:t>each section in the workshop</w:t>
            </w:r>
          </w:p>
        </w:tc>
        <w:tc>
          <w:tcPr>
            <w:tcW w:w="166" w:type="dxa"/>
            <w:noWrap/>
            <w:hideMark/>
          </w:tcPr>
          <w:p w14:paraId="397A430B" w14:textId="77777777" w:rsidR="005427A9" w:rsidRPr="001C249A" w:rsidRDefault="005427A9" w:rsidP="003A3E63">
            <w:pPr>
              <w:spacing w:line="480" w:lineRule="auto"/>
            </w:pPr>
            <w:r w:rsidRPr="001C249A">
              <w:lastRenderedPageBreak/>
              <w:t>M</w:t>
            </w:r>
          </w:p>
        </w:tc>
      </w:tr>
      <w:tr w:rsidR="005427A9" w:rsidRPr="001C249A" w14:paraId="022090AA" w14:textId="77777777" w:rsidTr="003A3E63">
        <w:trPr>
          <w:trHeight w:val="300"/>
        </w:trPr>
        <w:tc>
          <w:tcPr>
            <w:tcW w:w="501" w:type="dxa"/>
            <w:noWrap/>
            <w:hideMark/>
          </w:tcPr>
          <w:p w14:paraId="74C9C38E" w14:textId="77777777" w:rsidR="005427A9" w:rsidRPr="001C249A" w:rsidRDefault="005427A9" w:rsidP="003A3E63">
            <w:pPr>
              <w:spacing w:line="480" w:lineRule="auto"/>
            </w:pPr>
            <w:r w:rsidRPr="001C249A">
              <w:t>TA3_Nov_NoM</w:t>
            </w:r>
          </w:p>
        </w:tc>
        <w:tc>
          <w:tcPr>
            <w:tcW w:w="297" w:type="dxa"/>
            <w:noWrap/>
            <w:hideMark/>
          </w:tcPr>
          <w:p w14:paraId="7B6005C2" w14:textId="77777777" w:rsidR="005427A9" w:rsidRPr="001C249A" w:rsidRDefault="005427A9" w:rsidP="003A3E63">
            <w:pPr>
              <w:spacing w:line="480" w:lineRule="auto"/>
            </w:pPr>
            <w:r w:rsidRPr="001C249A">
              <w:t>Diabetes Info</w:t>
            </w:r>
          </w:p>
        </w:tc>
        <w:tc>
          <w:tcPr>
            <w:tcW w:w="276" w:type="dxa"/>
            <w:noWrap/>
            <w:hideMark/>
          </w:tcPr>
          <w:p w14:paraId="2DC9E853" w14:textId="77777777" w:rsidR="005427A9" w:rsidRPr="001C249A" w:rsidRDefault="005427A9" w:rsidP="003A3E63">
            <w:pPr>
              <w:spacing w:line="480" w:lineRule="auto"/>
            </w:pPr>
            <w:r w:rsidRPr="001C249A">
              <w:t>F/P</w:t>
            </w:r>
          </w:p>
        </w:tc>
        <w:tc>
          <w:tcPr>
            <w:tcW w:w="4674" w:type="dxa"/>
            <w:noWrap/>
            <w:hideMark/>
          </w:tcPr>
          <w:p w14:paraId="35E293F1" w14:textId="77777777" w:rsidR="005427A9" w:rsidRPr="001C249A" w:rsidRDefault="005427A9" w:rsidP="003A3E63">
            <w:pPr>
              <w:spacing w:line="480" w:lineRule="auto"/>
            </w:pPr>
            <w:r w:rsidRPr="001C249A">
              <w:rPr>
                <w:lang w:val="en-US"/>
              </w:rPr>
              <w:t>When he is checking the thing, eish I get very afraid, I get out and leave</w:t>
            </w:r>
            <w:r w:rsidRPr="001C249A">
              <w:rPr>
                <w:lang w:val="en-US"/>
              </w:rPr>
              <w:br/>
              <w:t>Int: Testing</w:t>
            </w:r>
            <w:r w:rsidRPr="001C249A">
              <w:rPr>
                <w:lang w:val="en-US"/>
              </w:rPr>
              <w:br/>
              <w:t>Part 1: I don’t even want to know what it says. Maybe as the time goes by I will get used to it but you see now, if I see that he is doing it, I go.</w:t>
            </w:r>
            <w:r w:rsidRPr="001C249A">
              <w:rPr>
                <w:lang w:val="en-US"/>
              </w:rPr>
              <w:br/>
              <w:t>Int: It is scary</w:t>
            </w:r>
          </w:p>
        </w:tc>
        <w:tc>
          <w:tcPr>
            <w:tcW w:w="1847" w:type="dxa"/>
            <w:noWrap/>
            <w:hideMark/>
          </w:tcPr>
          <w:p w14:paraId="50524B95" w14:textId="77777777" w:rsidR="005427A9" w:rsidRPr="001C249A" w:rsidRDefault="005427A9" w:rsidP="003A3E63">
            <w:pPr>
              <w:spacing w:line="480" w:lineRule="auto"/>
            </w:pPr>
            <w:r w:rsidRPr="001C249A">
              <w:t>Partner is apprehensive of blood sugar monitoring. A demonstration of blood sugar monitoring might be helpful to familiarise participants.</w:t>
            </w:r>
          </w:p>
        </w:tc>
        <w:tc>
          <w:tcPr>
            <w:tcW w:w="1599" w:type="dxa"/>
            <w:noWrap/>
            <w:hideMark/>
          </w:tcPr>
          <w:p w14:paraId="002A7477" w14:textId="77777777" w:rsidR="005427A9" w:rsidRPr="001C249A" w:rsidRDefault="005427A9" w:rsidP="003A3E63">
            <w:pPr>
              <w:spacing w:line="480" w:lineRule="auto"/>
            </w:pPr>
            <w:r w:rsidRPr="001C249A">
              <w:t>No change; this could be offered, but no-one else asked for it.</w:t>
            </w:r>
          </w:p>
        </w:tc>
        <w:tc>
          <w:tcPr>
            <w:tcW w:w="166" w:type="dxa"/>
            <w:noWrap/>
            <w:hideMark/>
          </w:tcPr>
          <w:p w14:paraId="77C2AAD4" w14:textId="77777777" w:rsidR="005427A9" w:rsidRPr="001C249A" w:rsidRDefault="005427A9" w:rsidP="003A3E63">
            <w:pPr>
              <w:spacing w:line="480" w:lineRule="auto"/>
            </w:pPr>
            <w:r w:rsidRPr="001C249A">
              <w:t>W</w:t>
            </w:r>
          </w:p>
        </w:tc>
      </w:tr>
      <w:tr w:rsidR="005427A9" w:rsidRPr="001C249A" w14:paraId="683BC39B" w14:textId="77777777" w:rsidTr="003A3E63">
        <w:trPr>
          <w:trHeight w:val="300"/>
        </w:trPr>
        <w:tc>
          <w:tcPr>
            <w:tcW w:w="501" w:type="dxa"/>
            <w:noWrap/>
            <w:hideMark/>
          </w:tcPr>
          <w:p w14:paraId="365A7F2F" w14:textId="77777777" w:rsidR="005427A9" w:rsidRPr="001C249A" w:rsidRDefault="005427A9" w:rsidP="003A3E63">
            <w:pPr>
              <w:spacing w:line="480" w:lineRule="auto"/>
            </w:pPr>
            <w:r w:rsidRPr="001C249A">
              <w:lastRenderedPageBreak/>
              <w:t>TA1_Sep_MvP</w:t>
            </w:r>
          </w:p>
        </w:tc>
        <w:tc>
          <w:tcPr>
            <w:tcW w:w="297" w:type="dxa"/>
            <w:noWrap/>
            <w:hideMark/>
          </w:tcPr>
          <w:p w14:paraId="48CDF51C" w14:textId="77777777" w:rsidR="005427A9" w:rsidRPr="001C249A" w:rsidRDefault="005427A9" w:rsidP="003A3E63">
            <w:pPr>
              <w:spacing w:line="480" w:lineRule="auto"/>
            </w:pPr>
            <w:r w:rsidRPr="001C249A">
              <w:t>Eat for Health</w:t>
            </w:r>
          </w:p>
        </w:tc>
        <w:tc>
          <w:tcPr>
            <w:tcW w:w="276" w:type="dxa"/>
            <w:noWrap/>
            <w:hideMark/>
          </w:tcPr>
          <w:p w14:paraId="20410525" w14:textId="77777777" w:rsidR="005427A9" w:rsidRPr="001C249A" w:rsidRDefault="005427A9" w:rsidP="003A3E63">
            <w:pPr>
              <w:spacing w:line="480" w:lineRule="auto"/>
            </w:pPr>
            <w:r w:rsidRPr="001C249A">
              <w:t>F/D</w:t>
            </w:r>
          </w:p>
        </w:tc>
        <w:tc>
          <w:tcPr>
            <w:tcW w:w="4674" w:type="dxa"/>
            <w:noWrap/>
            <w:hideMark/>
          </w:tcPr>
          <w:p w14:paraId="796F2B56" w14:textId="77777777" w:rsidR="005427A9" w:rsidRPr="001C249A" w:rsidRDefault="005427A9" w:rsidP="003A3E63">
            <w:pPr>
              <w:spacing w:line="480" w:lineRule="auto"/>
            </w:pPr>
            <w:r w:rsidRPr="001C249A">
              <w:t>I: For people who have diabetes, they want to keep routines. But they also know that they are.</w:t>
            </w:r>
            <w:r w:rsidRPr="001C249A">
              <w:br/>
              <w:t>F: Yeah, and-</w:t>
            </w:r>
            <w:r w:rsidRPr="001C249A">
              <w:br/>
              <w:t>I: and it's not always very cheap</w:t>
            </w:r>
            <w:r w:rsidRPr="001C249A">
              <w:br/>
              <w:t xml:space="preserve">F: and you know what? In the ending, when it comes to diet. Yeah, it's hard because the doctor would say don't eat this and this and this – what else you like those? You </w:t>
            </w:r>
            <w:proofErr w:type="spellStart"/>
            <w:r w:rsidRPr="001C249A">
              <w:t>you</w:t>
            </w:r>
            <w:proofErr w:type="spellEnd"/>
            <w:r w:rsidRPr="001C249A">
              <w:t xml:space="preserve"> understand.</w:t>
            </w:r>
          </w:p>
        </w:tc>
        <w:tc>
          <w:tcPr>
            <w:tcW w:w="1847" w:type="dxa"/>
            <w:noWrap/>
            <w:hideMark/>
          </w:tcPr>
          <w:p w14:paraId="38DE8CB6" w14:textId="77777777" w:rsidR="005427A9" w:rsidRPr="001C249A" w:rsidRDefault="005427A9" w:rsidP="003A3E63">
            <w:pPr>
              <w:spacing w:line="480" w:lineRule="auto"/>
            </w:pPr>
            <w:r w:rsidRPr="001C249A">
              <w:t>Participant does not want to change her routine foods</w:t>
            </w:r>
          </w:p>
        </w:tc>
        <w:tc>
          <w:tcPr>
            <w:tcW w:w="1599" w:type="dxa"/>
            <w:noWrap/>
            <w:hideMark/>
          </w:tcPr>
          <w:p w14:paraId="4CC8EF5E" w14:textId="77777777" w:rsidR="005427A9" w:rsidRPr="001C249A" w:rsidRDefault="005427A9" w:rsidP="003A3E63">
            <w:pPr>
              <w:spacing w:line="480" w:lineRule="auto"/>
            </w:pPr>
            <w:r w:rsidRPr="001C249A">
              <w:t>Offer recipe booklet, emphasize variety of healthy foods and alternatives.</w:t>
            </w:r>
          </w:p>
        </w:tc>
        <w:tc>
          <w:tcPr>
            <w:tcW w:w="166" w:type="dxa"/>
            <w:noWrap/>
            <w:hideMark/>
          </w:tcPr>
          <w:p w14:paraId="5393CD67" w14:textId="77777777" w:rsidR="005427A9" w:rsidRPr="001C249A" w:rsidRDefault="005427A9" w:rsidP="003A3E63">
            <w:pPr>
              <w:spacing w:line="480" w:lineRule="auto"/>
            </w:pPr>
            <w:r w:rsidRPr="001C249A">
              <w:t>O</w:t>
            </w:r>
          </w:p>
        </w:tc>
      </w:tr>
      <w:tr w:rsidR="005427A9" w:rsidRPr="001C249A" w14:paraId="284E187F" w14:textId="77777777" w:rsidTr="003A3E63">
        <w:trPr>
          <w:trHeight w:val="300"/>
        </w:trPr>
        <w:tc>
          <w:tcPr>
            <w:tcW w:w="501" w:type="dxa"/>
            <w:noWrap/>
            <w:hideMark/>
          </w:tcPr>
          <w:p w14:paraId="57CBED52" w14:textId="77777777" w:rsidR="005427A9" w:rsidRPr="001C249A" w:rsidRDefault="005427A9" w:rsidP="003A3E63">
            <w:pPr>
              <w:spacing w:line="480" w:lineRule="auto"/>
            </w:pPr>
            <w:r w:rsidRPr="001C249A">
              <w:t>TA1_Sep_NoM</w:t>
            </w:r>
          </w:p>
        </w:tc>
        <w:tc>
          <w:tcPr>
            <w:tcW w:w="297" w:type="dxa"/>
            <w:noWrap/>
            <w:hideMark/>
          </w:tcPr>
          <w:p w14:paraId="455C3EBA" w14:textId="77777777" w:rsidR="005427A9" w:rsidRPr="001C249A" w:rsidRDefault="005427A9" w:rsidP="003A3E63">
            <w:pPr>
              <w:spacing w:line="480" w:lineRule="auto"/>
            </w:pPr>
            <w:r w:rsidRPr="001C249A">
              <w:t>Eat for health</w:t>
            </w:r>
          </w:p>
        </w:tc>
        <w:tc>
          <w:tcPr>
            <w:tcW w:w="276" w:type="dxa"/>
            <w:noWrap/>
            <w:hideMark/>
          </w:tcPr>
          <w:p w14:paraId="7EDF3A89" w14:textId="77777777" w:rsidR="005427A9" w:rsidRPr="001C249A" w:rsidRDefault="005427A9" w:rsidP="003A3E63">
            <w:pPr>
              <w:spacing w:line="480" w:lineRule="auto"/>
            </w:pPr>
            <w:r w:rsidRPr="001C249A">
              <w:t>F/P</w:t>
            </w:r>
          </w:p>
        </w:tc>
        <w:tc>
          <w:tcPr>
            <w:tcW w:w="4674" w:type="dxa"/>
            <w:noWrap/>
            <w:hideMark/>
          </w:tcPr>
          <w:p w14:paraId="54D59939" w14:textId="77777777" w:rsidR="005427A9" w:rsidRPr="001C249A" w:rsidRDefault="005427A9" w:rsidP="003A3E63">
            <w:pPr>
              <w:spacing w:line="480" w:lineRule="auto"/>
            </w:pPr>
            <w:r w:rsidRPr="001C249A">
              <w:rPr>
                <w:lang w:val="en-ZA"/>
              </w:rPr>
              <w:t>Uhm... What about lean mincemeat</w:t>
            </w:r>
          </w:p>
        </w:tc>
        <w:tc>
          <w:tcPr>
            <w:tcW w:w="1847" w:type="dxa"/>
            <w:noWrap/>
            <w:hideMark/>
          </w:tcPr>
          <w:p w14:paraId="2163F880" w14:textId="77777777" w:rsidR="005427A9" w:rsidRPr="001C249A" w:rsidRDefault="005427A9" w:rsidP="003A3E63">
            <w:pPr>
              <w:spacing w:line="480" w:lineRule="auto"/>
            </w:pPr>
            <w:r w:rsidRPr="001C249A">
              <w:t>Define lean minced meat</w:t>
            </w:r>
          </w:p>
        </w:tc>
        <w:tc>
          <w:tcPr>
            <w:tcW w:w="1599" w:type="dxa"/>
            <w:noWrap/>
            <w:hideMark/>
          </w:tcPr>
          <w:p w14:paraId="13410358" w14:textId="77777777" w:rsidR="005427A9" w:rsidRPr="001C249A" w:rsidRDefault="005427A9" w:rsidP="003A3E63">
            <w:pPr>
              <w:spacing w:line="480" w:lineRule="auto"/>
            </w:pPr>
            <w:r w:rsidRPr="001C249A">
              <w:t>Amended traffic light table</w:t>
            </w:r>
          </w:p>
        </w:tc>
        <w:tc>
          <w:tcPr>
            <w:tcW w:w="166" w:type="dxa"/>
            <w:noWrap/>
            <w:hideMark/>
          </w:tcPr>
          <w:p w14:paraId="402A0D54" w14:textId="77777777" w:rsidR="005427A9" w:rsidRPr="001C249A" w:rsidRDefault="005427A9" w:rsidP="003A3E63">
            <w:pPr>
              <w:spacing w:line="480" w:lineRule="auto"/>
            </w:pPr>
            <w:r w:rsidRPr="001C249A">
              <w:t>O</w:t>
            </w:r>
          </w:p>
        </w:tc>
      </w:tr>
      <w:tr w:rsidR="005427A9" w:rsidRPr="001C249A" w14:paraId="36149638" w14:textId="77777777" w:rsidTr="003A3E63">
        <w:trPr>
          <w:trHeight w:val="300"/>
        </w:trPr>
        <w:tc>
          <w:tcPr>
            <w:tcW w:w="501" w:type="dxa"/>
            <w:noWrap/>
            <w:hideMark/>
          </w:tcPr>
          <w:p w14:paraId="570E96D4" w14:textId="77777777" w:rsidR="005427A9" w:rsidRPr="001C249A" w:rsidRDefault="005427A9" w:rsidP="003A3E63">
            <w:pPr>
              <w:spacing w:line="480" w:lineRule="auto"/>
            </w:pPr>
            <w:r w:rsidRPr="001C249A">
              <w:t>TA1_Sep_NoM</w:t>
            </w:r>
          </w:p>
        </w:tc>
        <w:tc>
          <w:tcPr>
            <w:tcW w:w="297" w:type="dxa"/>
            <w:noWrap/>
            <w:hideMark/>
          </w:tcPr>
          <w:p w14:paraId="65BD22EC" w14:textId="77777777" w:rsidR="005427A9" w:rsidRPr="001C249A" w:rsidRDefault="005427A9" w:rsidP="003A3E63">
            <w:pPr>
              <w:spacing w:line="480" w:lineRule="auto"/>
            </w:pPr>
            <w:r w:rsidRPr="001C249A">
              <w:t>Eat for health</w:t>
            </w:r>
          </w:p>
        </w:tc>
        <w:tc>
          <w:tcPr>
            <w:tcW w:w="276" w:type="dxa"/>
            <w:noWrap/>
            <w:hideMark/>
          </w:tcPr>
          <w:p w14:paraId="23F1A4C2" w14:textId="77777777" w:rsidR="005427A9" w:rsidRPr="001C249A" w:rsidRDefault="005427A9" w:rsidP="003A3E63">
            <w:pPr>
              <w:spacing w:line="480" w:lineRule="auto"/>
            </w:pPr>
            <w:r w:rsidRPr="001C249A">
              <w:t>F/P</w:t>
            </w:r>
          </w:p>
        </w:tc>
        <w:tc>
          <w:tcPr>
            <w:tcW w:w="4674" w:type="dxa"/>
            <w:noWrap/>
            <w:hideMark/>
          </w:tcPr>
          <w:p w14:paraId="084A64F8" w14:textId="77777777" w:rsidR="005427A9" w:rsidRPr="001C249A" w:rsidRDefault="005427A9" w:rsidP="003A3E63">
            <w:pPr>
              <w:spacing w:line="480" w:lineRule="auto"/>
            </w:pPr>
            <w:r w:rsidRPr="001C249A">
              <w:t xml:space="preserve">I do not see starch food (rice and pap). I would love to whether he can have those kinds of food or not, I also want to </w:t>
            </w:r>
            <w:r w:rsidRPr="001C249A">
              <w:lastRenderedPageBreak/>
              <w:t>know more about portion sizes of such foods. Starchy foods are a staple for African people. I would really love to know which category these foods fall under.</w:t>
            </w:r>
          </w:p>
        </w:tc>
        <w:tc>
          <w:tcPr>
            <w:tcW w:w="1847" w:type="dxa"/>
            <w:noWrap/>
            <w:hideMark/>
          </w:tcPr>
          <w:p w14:paraId="2910444E" w14:textId="77777777" w:rsidR="005427A9" w:rsidRPr="001C249A" w:rsidRDefault="005427A9" w:rsidP="003A3E63">
            <w:pPr>
              <w:spacing w:line="480" w:lineRule="auto"/>
            </w:pPr>
            <w:r w:rsidRPr="001C249A">
              <w:lastRenderedPageBreak/>
              <w:t xml:space="preserve">Need to add/ clarify starchy </w:t>
            </w:r>
            <w:r w:rsidRPr="001C249A">
              <w:lastRenderedPageBreak/>
              <w:t>carb group</w:t>
            </w:r>
          </w:p>
        </w:tc>
        <w:tc>
          <w:tcPr>
            <w:tcW w:w="1599" w:type="dxa"/>
            <w:noWrap/>
            <w:hideMark/>
          </w:tcPr>
          <w:p w14:paraId="70191F60" w14:textId="77777777" w:rsidR="005427A9" w:rsidRPr="001C249A" w:rsidRDefault="005427A9" w:rsidP="003A3E63">
            <w:pPr>
              <w:spacing w:line="480" w:lineRule="auto"/>
            </w:pPr>
            <w:r w:rsidRPr="001C249A">
              <w:lastRenderedPageBreak/>
              <w:t>Amended traffic light table</w:t>
            </w:r>
          </w:p>
        </w:tc>
        <w:tc>
          <w:tcPr>
            <w:tcW w:w="166" w:type="dxa"/>
            <w:noWrap/>
            <w:hideMark/>
          </w:tcPr>
          <w:p w14:paraId="0ED5AB2D" w14:textId="77777777" w:rsidR="005427A9" w:rsidRPr="001C249A" w:rsidRDefault="005427A9" w:rsidP="003A3E63">
            <w:pPr>
              <w:spacing w:line="480" w:lineRule="auto"/>
            </w:pPr>
            <w:r w:rsidRPr="001C249A">
              <w:t>O</w:t>
            </w:r>
          </w:p>
        </w:tc>
      </w:tr>
      <w:tr w:rsidR="005427A9" w:rsidRPr="001C249A" w14:paraId="0BA78292" w14:textId="77777777" w:rsidTr="003A3E63">
        <w:trPr>
          <w:trHeight w:val="300"/>
        </w:trPr>
        <w:tc>
          <w:tcPr>
            <w:tcW w:w="501" w:type="dxa"/>
            <w:noWrap/>
            <w:hideMark/>
          </w:tcPr>
          <w:p w14:paraId="4ED3B703" w14:textId="77777777" w:rsidR="005427A9" w:rsidRPr="001C249A" w:rsidRDefault="005427A9" w:rsidP="003A3E63">
            <w:pPr>
              <w:spacing w:line="480" w:lineRule="auto"/>
            </w:pPr>
            <w:r w:rsidRPr="001C249A">
              <w:t>TA3_Nov_MvP_gender_205P_206D</w:t>
            </w:r>
          </w:p>
        </w:tc>
        <w:tc>
          <w:tcPr>
            <w:tcW w:w="297" w:type="dxa"/>
            <w:noWrap/>
            <w:hideMark/>
          </w:tcPr>
          <w:p w14:paraId="2B20D1AC" w14:textId="77777777" w:rsidR="005427A9" w:rsidRPr="001C249A" w:rsidRDefault="005427A9" w:rsidP="003A3E63">
            <w:pPr>
              <w:spacing w:line="480" w:lineRule="auto"/>
            </w:pPr>
            <w:r w:rsidRPr="001C249A">
              <w:t>Gender roles</w:t>
            </w:r>
          </w:p>
        </w:tc>
        <w:tc>
          <w:tcPr>
            <w:tcW w:w="276" w:type="dxa"/>
            <w:noWrap/>
            <w:hideMark/>
          </w:tcPr>
          <w:p w14:paraId="25187653" w14:textId="77777777" w:rsidR="005427A9" w:rsidRPr="001C249A" w:rsidRDefault="005427A9" w:rsidP="003A3E63">
            <w:pPr>
              <w:spacing w:line="480" w:lineRule="auto"/>
            </w:pPr>
            <w:r w:rsidRPr="001C249A">
              <w:t>M/D</w:t>
            </w:r>
          </w:p>
        </w:tc>
        <w:tc>
          <w:tcPr>
            <w:tcW w:w="4674" w:type="dxa"/>
            <w:noWrap/>
            <w:hideMark/>
          </w:tcPr>
          <w:p w14:paraId="36800287" w14:textId="77777777" w:rsidR="005427A9" w:rsidRPr="001C249A" w:rsidRDefault="005427A9" w:rsidP="003A3E63">
            <w:pPr>
              <w:spacing w:line="480" w:lineRule="auto"/>
            </w:pPr>
            <w:r w:rsidRPr="001C249A">
              <w:t>Not for me. Me and my partner do everything together. Clean the veg, not cook the veg.</w:t>
            </w:r>
          </w:p>
        </w:tc>
        <w:tc>
          <w:tcPr>
            <w:tcW w:w="1847" w:type="dxa"/>
            <w:noWrap/>
            <w:hideMark/>
          </w:tcPr>
          <w:p w14:paraId="67EDCD9B" w14:textId="77777777" w:rsidR="005427A9" w:rsidRPr="001C249A" w:rsidRDefault="005427A9" w:rsidP="003A3E63">
            <w:pPr>
              <w:spacing w:line="480" w:lineRule="auto"/>
            </w:pPr>
            <w:r w:rsidRPr="001C249A">
              <w:t>Does not resonate with how ppts feel their homelife is.</w:t>
            </w:r>
          </w:p>
        </w:tc>
        <w:tc>
          <w:tcPr>
            <w:tcW w:w="1599" w:type="dxa"/>
            <w:noWrap/>
            <w:hideMark/>
          </w:tcPr>
          <w:p w14:paraId="28F5A7F9" w14:textId="77777777" w:rsidR="005427A9" w:rsidRPr="001C249A" w:rsidRDefault="005427A9" w:rsidP="003A3E63">
            <w:pPr>
              <w:spacing w:line="480" w:lineRule="auto"/>
            </w:pPr>
            <w:r w:rsidRPr="001C249A">
              <w:t xml:space="preserve">Restructured section to emphasize impact of diabetes on roles and the importance of communication within </w:t>
            </w:r>
            <w:r w:rsidRPr="001C249A">
              <w:lastRenderedPageBreak/>
              <w:t>the couple</w:t>
            </w:r>
          </w:p>
        </w:tc>
        <w:tc>
          <w:tcPr>
            <w:tcW w:w="166" w:type="dxa"/>
            <w:noWrap/>
            <w:hideMark/>
          </w:tcPr>
          <w:p w14:paraId="7339CE2D" w14:textId="77777777" w:rsidR="005427A9" w:rsidRPr="001C249A" w:rsidRDefault="005427A9" w:rsidP="003A3E63">
            <w:pPr>
              <w:spacing w:line="480" w:lineRule="auto"/>
            </w:pPr>
            <w:r w:rsidRPr="001C249A">
              <w:lastRenderedPageBreak/>
              <w:t>M</w:t>
            </w:r>
          </w:p>
        </w:tc>
      </w:tr>
      <w:tr w:rsidR="005427A9" w:rsidRPr="001C249A" w14:paraId="4209D06F" w14:textId="77777777" w:rsidTr="003A3E63">
        <w:trPr>
          <w:trHeight w:val="300"/>
        </w:trPr>
        <w:tc>
          <w:tcPr>
            <w:tcW w:w="501" w:type="dxa"/>
            <w:noWrap/>
            <w:hideMark/>
          </w:tcPr>
          <w:p w14:paraId="3448D602" w14:textId="77777777" w:rsidR="005427A9" w:rsidRPr="001C249A" w:rsidRDefault="005427A9" w:rsidP="003A3E63">
            <w:pPr>
              <w:spacing w:line="480" w:lineRule="auto"/>
            </w:pPr>
            <w:r w:rsidRPr="001C249A">
              <w:t>TA3_Nov_MvP_gender_205P_206D</w:t>
            </w:r>
          </w:p>
        </w:tc>
        <w:tc>
          <w:tcPr>
            <w:tcW w:w="297" w:type="dxa"/>
            <w:noWrap/>
            <w:hideMark/>
          </w:tcPr>
          <w:p w14:paraId="6946E2B1" w14:textId="77777777" w:rsidR="005427A9" w:rsidRPr="001C249A" w:rsidRDefault="005427A9" w:rsidP="003A3E63">
            <w:pPr>
              <w:spacing w:line="480" w:lineRule="auto"/>
            </w:pPr>
            <w:r w:rsidRPr="001C249A">
              <w:t>Gender roles</w:t>
            </w:r>
          </w:p>
        </w:tc>
        <w:tc>
          <w:tcPr>
            <w:tcW w:w="276" w:type="dxa"/>
            <w:noWrap/>
            <w:hideMark/>
          </w:tcPr>
          <w:p w14:paraId="5F738394" w14:textId="77777777" w:rsidR="005427A9" w:rsidRPr="001C249A" w:rsidRDefault="005427A9" w:rsidP="003A3E63">
            <w:pPr>
              <w:spacing w:line="480" w:lineRule="auto"/>
            </w:pPr>
            <w:r w:rsidRPr="001C249A">
              <w:t>M/P</w:t>
            </w:r>
          </w:p>
        </w:tc>
        <w:tc>
          <w:tcPr>
            <w:tcW w:w="4674" w:type="dxa"/>
            <w:noWrap/>
            <w:hideMark/>
          </w:tcPr>
          <w:p w14:paraId="6D8BB874" w14:textId="77777777" w:rsidR="005427A9" w:rsidRPr="001C249A" w:rsidRDefault="005427A9" w:rsidP="003A3E63">
            <w:pPr>
              <w:spacing w:line="480" w:lineRule="auto"/>
            </w:pPr>
            <w:r w:rsidRPr="001C249A">
              <w:t>As a man you need to have the power to provide... It's quite frustrating if a woman in your life has a salary that is more than yours. You feel like somehow your wife can bully you because of it. Now she sees that she has power... It affects your mindset, being a man...  she provides more than you... it causes friction.</w:t>
            </w:r>
          </w:p>
        </w:tc>
        <w:tc>
          <w:tcPr>
            <w:tcW w:w="1847" w:type="dxa"/>
            <w:noWrap/>
            <w:hideMark/>
          </w:tcPr>
          <w:p w14:paraId="2430255D" w14:textId="77777777" w:rsidR="005427A9" w:rsidRPr="001C249A" w:rsidRDefault="005427A9" w:rsidP="003A3E63">
            <w:pPr>
              <w:spacing w:line="480" w:lineRule="auto"/>
            </w:pPr>
            <w:r w:rsidRPr="001C249A">
              <w:t>The intervention reveals problems, but does not guide them to think about solving them.</w:t>
            </w:r>
          </w:p>
        </w:tc>
        <w:tc>
          <w:tcPr>
            <w:tcW w:w="1599" w:type="dxa"/>
            <w:noWrap/>
            <w:hideMark/>
          </w:tcPr>
          <w:p w14:paraId="661637ED" w14:textId="77777777" w:rsidR="005427A9" w:rsidRPr="001C249A" w:rsidRDefault="005427A9" w:rsidP="003A3E63">
            <w:pPr>
              <w:spacing w:line="480" w:lineRule="auto"/>
            </w:pPr>
            <w:r w:rsidRPr="001C249A">
              <w:t>Restructured section to emphasize impact of diabetes on roles and the importance of communication within the couple</w:t>
            </w:r>
          </w:p>
        </w:tc>
        <w:tc>
          <w:tcPr>
            <w:tcW w:w="166" w:type="dxa"/>
            <w:noWrap/>
            <w:hideMark/>
          </w:tcPr>
          <w:p w14:paraId="7D6C6273" w14:textId="77777777" w:rsidR="005427A9" w:rsidRPr="001C249A" w:rsidRDefault="005427A9" w:rsidP="003A3E63">
            <w:pPr>
              <w:spacing w:line="480" w:lineRule="auto"/>
            </w:pPr>
            <w:r w:rsidRPr="001C249A">
              <w:t>M</w:t>
            </w:r>
          </w:p>
        </w:tc>
      </w:tr>
      <w:tr w:rsidR="005427A9" w:rsidRPr="001C249A" w14:paraId="52DCBF50" w14:textId="77777777" w:rsidTr="003A3E63">
        <w:trPr>
          <w:trHeight w:val="300"/>
        </w:trPr>
        <w:tc>
          <w:tcPr>
            <w:tcW w:w="501" w:type="dxa"/>
            <w:noWrap/>
            <w:hideMark/>
          </w:tcPr>
          <w:p w14:paraId="0D8E1981" w14:textId="77777777" w:rsidR="005427A9" w:rsidRPr="001C249A" w:rsidRDefault="005427A9" w:rsidP="003A3E63">
            <w:pPr>
              <w:spacing w:line="480" w:lineRule="auto"/>
            </w:pPr>
            <w:r w:rsidRPr="001C249A">
              <w:t>TA1_Sep_NoM</w:t>
            </w:r>
          </w:p>
        </w:tc>
        <w:tc>
          <w:tcPr>
            <w:tcW w:w="297" w:type="dxa"/>
            <w:noWrap/>
            <w:hideMark/>
          </w:tcPr>
          <w:p w14:paraId="1F7521E9" w14:textId="77777777" w:rsidR="005427A9" w:rsidRPr="001C249A" w:rsidRDefault="005427A9" w:rsidP="003A3E63">
            <w:pPr>
              <w:spacing w:line="480" w:lineRule="auto"/>
            </w:pPr>
            <w:r w:rsidRPr="001C249A">
              <w:t>Getting Active</w:t>
            </w:r>
          </w:p>
        </w:tc>
        <w:tc>
          <w:tcPr>
            <w:tcW w:w="276" w:type="dxa"/>
            <w:noWrap/>
            <w:hideMark/>
          </w:tcPr>
          <w:p w14:paraId="6BA2BC63" w14:textId="77777777" w:rsidR="005427A9" w:rsidRPr="001C249A" w:rsidRDefault="005427A9" w:rsidP="003A3E63">
            <w:pPr>
              <w:spacing w:line="480" w:lineRule="auto"/>
            </w:pPr>
            <w:r w:rsidRPr="001C249A">
              <w:t>F/P</w:t>
            </w:r>
          </w:p>
        </w:tc>
        <w:tc>
          <w:tcPr>
            <w:tcW w:w="4674" w:type="dxa"/>
            <w:noWrap/>
            <w:hideMark/>
          </w:tcPr>
          <w:p w14:paraId="5D220C83" w14:textId="77777777" w:rsidR="005427A9" w:rsidRPr="001C249A" w:rsidRDefault="005427A9" w:rsidP="003A3E63">
            <w:pPr>
              <w:spacing w:line="480" w:lineRule="auto"/>
            </w:pPr>
            <w:r w:rsidRPr="001C249A">
              <w:t xml:space="preserve">When he eats stuff like cakes, I tell him not to overdo it, He gets very moody and stressed. He </w:t>
            </w:r>
            <w:r w:rsidRPr="001C249A">
              <w:lastRenderedPageBreak/>
              <w:t>will ask ‘so you do not want me to eat?’ so every time I am concerned about how he eats.  When he is at work and sends me a please call me message, I make a plan to call and ask what’s wrong because I am often worried that something bad has happened or maybe he is hospital. when he has a wound, it takes long to heal.</w:t>
            </w:r>
          </w:p>
        </w:tc>
        <w:tc>
          <w:tcPr>
            <w:tcW w:w="1847" w:type="dxa"/>
            <w:noWrap/>
            <w:hideMark/>
          </w:tcPr>
          <w:p w14:paraId="7E46E2D1" w14:textId="77777777" w:rsidR="005427A9" w:rsidRPr="001C249A" w:rsidRDefault="005427A9" w:rsidP="003A3E63">
            <w:pPr>
              <w:spacing w:line="480" w:lineRule="auto"/>
            </w:pPr>
            <w:r w:rsidRPr="001C249A">
              <w:lastRenderedPageBreak/>
              <w:t>Concerned about danger of work</w:t>
            </w:r>
          </w:p>
        </w:tc>
        <w:tc>
          <w:tcPr>
            <w:tcW w:w="1599" w:type="dxa"/>
            <w:noWrap/>
            <w:hideMark/>
          </w:tcPr>
          <w:p w14:paraId="007854FB" w14:textId="77777777" w:rsidR="005427A9" w:rsidRPr="001C249A" w:rsidRDefault="005427A9" w:rsidP="003A3E63">
            <w:pPr>
              <w:spacing w:line="480" w:lineRule="auto"/>
            </w:pPr>
            <w:r w:rsidRPr="001C249A">
              <w:t xml:space="preserve">Added injury to </w:t>
            </w:r>
            <w:r w:rsidRPr="001C249A">
              <w:lastRenderedPageBreak/>
              <w:t>concerns page</w:t>
            </w:r>
          </w:p>
        </w:tc>
        <w:tc>
          <w:tcPr>
            <w:tcW w:w="166" w:type="dxa"/>
            <w:noWrap/>
            <w:hideMark/>
          </w:tcPr>
          <w:p w14:paraId="2360C7C6" w14:textId="77777777" w:rsidR="005427A9" w:rsidRPr="001C249A" w:rsidRDefault="005427A9" w:rsidP="003A3E63">
            <w:pPr>
              <w:spacing w:line="480" w:lineRule="auto"/>
            </w:pPr>
            <w:r w:rsidRPr="001C249A">
              <w:lastRenderedPageBreak/>
              <w:t>M</w:t>
            </w:r>
          </w:p>
        </w:tc>
      </w:tr>
      <w:tr w:rsidR="005427A9" w:rsidRPr="001C249A" w14:paraId="0BB9FAF7" w14:textId="77777777" w:rsidTr="003A3E63">
        <w:trPr>
          <w:trHeight w:val="300"/>
        </w:trPr>
        <w:tc>
          <w:tcPr>
            <w:tcW w:w="501" w:type="dxa"/>
            <w:noWrap/>
            <w:hideMark/>
          </w:tcPr>
          <w:p w14:paraId="79A430DF" w14:textId="77777777" w:rsidR="005427A9" w:rsidRPr="001C249A" w:rsidRDefault="005427A9" w:rsidP="003A3E63">
            <w:pPr>
              <w:spacing w:line="480" w:lineRule="auto"/>
            </w:pPr>
            <w:r w:rsidRPr="001C249A">
              <w:t>TA1_Sep_NoM</w:t>
            </w:r>
          </w:p>
        </w:tc>
        <w:tc>
          <w:tcPr>
            <w:tcW w:w="297" w:type="dxa"/>
            <w:noWrap/>
            <w:hideMark/>
          </w:tcPr>
          <w:p w14:paraId="2AF3C436" w14:textId="77777777" w:rsidR="005427A9" w:rsidRPr="001C249A" w:rsidRDefault="005427A9" w:rsidP="003A3E63">
            <w:pPr>
              <w:spacing w:line="480" w:lineRule="auto"/>
            </w:pPr>
            <w:r w:rsidRPr="001C249A">
              <w:t>Getting Active</w:t>
            </w:r>
          </w:p>
        </w:tc>
        <w:tc>
          <w:tcPr>
            <w:tcW w:w="276" w:type="dxa"/>
            <w:noWrap/>
            <w:hideMark/>
          </w:tcPr>
          <w:p w14:paraId="64BB265A" w14:textId="77777777" w:rsidR="005427A9" w:rsidRPr="001C249A" w:rsidRDefault="005427A9" w:rsidP="003A3E63">
            <w:pPr>
              <w:spacing w:line="480" w:lineRule="auto"/>
            </w:pPr>
            <w:r w:rsidRPr="001C249A">
              <w:t>F/P</w:t>
            </w:r>
          </w:p>
        </w:tc>
        <w:tc>
          <w:tcPr>
            <w:tcW w:w="4674" w:type="dxa"/>
            <w:noWrap/>
            <w:hideMark/>
          </w:tcPr>
          <w:p w14:paraId="7ABB499F" w14:textId="77777777" w:rsidR="005427A9" w:rsidRPr="001C249A" w:rsidRDefault="005427A9" w:rsidP="003A3E63">
            <w:pPr>
              <w:spacing w:line="480" w:lineRule="auto"/>
            </w:pPr>
            <w:r w:rsidRPr="001C249A">
              <w:rPr>
                <w:lang w:val="en-ZA"/>
              </w:rPr>
              <w:t xml:space="preserve">Every time he goes to work, I worry. Because sometimes he works with heavy metal. There was a day, 3 or 4 months ago where a heavy metal piece fell on his foot. I was very worried because he stayed 3 weeks at home without going to work. Because when a </w:t>
            </w:r>
            <w:r w:rsidRPr="001C249A">
              <w:rPr>
                <w:lang w:val="en-ZA"/>
              </w:rPr>
              <w:lastRenderedPageBreak/>
              <w:t xml:space="preserve">diabetic person has a wound, it is very serious. I thought the extremes, thinking that maybe he will get to a point where he might be amputated. It worried me so much because he is the bread winner. </w:t>
            </w:r>
          </w:p>
        </w:tc>
        <w:tc>
          <w:tcPr>
            <w:tcW w:w="1847" w:type="dxa"/>
            <w:noWrap/>
            <w:hideMark/>
          </w:tcPr>
          <w:p w14:paraId="7E044D6C" w14:textId="77777777" w:rsidR="005427A9" w:rsidRPr="001C249A" w:rsidRDefault="005427A9" w:rsidP="003A3E63">
            <w:pPr>
              <w:spacing w:line="480" w:lineRule="auto"/>
            </w:pPr>
            <w:r w:rsidRPr="001C249A">
              <w:lastRenderedPageBreak/>
              <w:t>Concerned about risk of injury and amputation</w:t>
            </w:r>
          </w:p>
        </w:tc>
        <w:tc>
          <w:tcPr>
            <w:tcW w:w="1599" w:type="dxa"/>
            <w:noWrap/>
            <w:hideMark/>
          </w:tcPr>
          <w:p w14:paraId="061B2166" w14:textId="77777777" w:rsidR="005427A9" w:rsidRPr="001C249A" w:rsidRDefault="005427A9" w:rsidP="003A3E63">
            <w:pPr>
              <w:spacing w:line="480" w:lineRule="auto"/>
            </w:pPr>
            <w:r w:rsidRPr="001C249A">
              <w:t>Added injury to concerns page</w:t>
            </w:r>
          </w:p>
        </w:tc>
        <w:tc>
          <w:tcPr>
            <w:tcW w:w="166" w:type="dxa"/>
            <w:noWrap/>
            <w:hideMark/>
          </w:tcPr>
          <w:p w14:paraId="59DCEE97" w14:textId="77777777" w:rsidR="005427A9" w:rsidRPr="001C249A" w:rsidRDefault="005427A9" w:rsidP="003A3E63">
            <w:pPr>
              <w:spacing w:line="480" w:lineRule="auto"/>
            </w:pPr>
            <w:r w:rsidRPr="001C249A">
              <w:t>M</w:t>
            </w:r>
          </w:p>
        </w:tc>
      </w:tr>
      <w:tr w:rsidR="005427A9" w:rsidRPr="001C249A" w14:paraId="0776D47D" w14:textId="77777777" w:rsidTr="003A3E63">
        <w:trPr>
          <w:trHeight w:val="300"/>
        </w:trPr>
        <w:tc>
          <w:tcPr>
            <w:tcW w:w="501" w:type="dxa"/>
            <w:noWrap/>
            <w:hideMark/>
          </w:tcPr>
          <w:p w14:paraId="78DD7C9D" w14:textId="77777777" w:rsidR="005427A9" w:rsidRPr="001C249A" w:rsidRDefault="005427A9" w:rsidP="003A3E63">
            <w:pPr>
              <w:spacing w:line="480" w:lineRule="auto"/>
            </w:pPr>
            <w:r w:rsidRPr="001C249A">
              <w:t>TA1_Sep_NoM</w:t>
            </w:r>
          </w:p>
        </w:tc>
        <w:tc>
          <w:tcPr>
            <w:tcW w:w="297" w:type="dxa"/>
            <w:noWrap/>
            <w:hideMark/>
          </w:tcPr>
          <w:p w14:paraId="64029DA7" w14:textId="77777777" w:rsidR="005427A9" w:rsidRPr="001C249A" w:rsidRDefault="005427A9" w:rsidP="003A3E63">
            <w:pPr>
              <w:spacing w:line="480" w:lineRule="auto"/>
            </w:pPr>
            <w:r w:rsidRPr="001C249A">
              <w:t>Getting Active</w:t>
            </w:r>
          </w:p>
        </w:tc>
        <w:tc>
          <w:tcPr>
            <w:tcW w:w="276" w:type="dxa"/>
            <w:noWrap/>
            <w:hideMark/>
          </w:tcPr>
          <w:p w14:paraId="5366EB01" w14:textId="77777777" w:rsidR="005427A9" w:rsidRPr="001C249A" w:rsidRDefault="005427A9" w:rsidP="003A3E63">
            <w:pPr>
              <w:spacing w:line="480" w:lineRule="auto"/>
            </w:pPr>
            <w:r w:rsidRPr="001C249A">
              <w:t>M/D</w:t>
            </w:r>
          </w:p>
        </w:tc>
        <w:tc>
          <w:tcPr>
            <w:tcW w:w="4674" w:type="dxa"/>
            <w:noWrap/>
            <w:hideMark/>
          </w:tcPr>
          <w:p w14:paraId="2E526F50" w14:textId="77777777" w:rsidR="005427A9" w:rsidRPr="001C249A" w:rsidRDefault="005427A9" w:rsidP="003A3E63">
            <w:pPr>
              <w:spacing w:line="480" w:lineRule="auto"/>
            </w:pPr>
            <w:r w:rsidRPr="001C249A">
              <w:rPr>
                <w:lang w:val="en-ZA"/>
              </w:rPr>
              <w:t xml:space="preserve">Even at home, I sometimes join the kids when playing soccer, however I am usually cautious against overdoing it. Even my wife complains when I overdo it and struggle to breath. At work we also sometimes work in dusty environments and that also affects my breathing. So, there is a lot of concern regarding being active. I run out of breath easily, this is why I am </w:t>
            </w:r>
            <w:r w:rsidRPr="001C249A">
              <w:rPr>
                <w:lang w:val="en-ZA"/>
              </w:rPr>
              <w:lastRenderedPageBreak/>
              <w:t xml:space="preserve">trying to be consistently active. I do not want to overdo it. Even when playing street soccer with the kids, I play for just a few minutes. So, to answer this question, you just need to be careful and take it easy and build up strength. Even though sometimes your body can be sore, if you remain consistent your body gets used to it and not have pain after working out. So, the concerns about being active at work and at home are usually there. Sometimes on a particular day you realize that you worked very hard at work, and you experienced shortness of breath. </w:t>
            </w:r>
          </w:p>
        </w:tc>
        <w:tc>
          <w:tcPr>
            <w:tcW w:w="1847" w:type="dxa"/>
            <w:noWrap/>
            <w:hideMark/>
          </w:tcPr>
          <w:p w14:paraId="2B8523C2" w14:textId="77777777" w:rsidR="005427A9" w:rsidRPr="001C249A" w:rsidRDefault="005427A9" w:rsidP="003A3E63">
            <w:pPr>
              <w:spacing w:line="480" w:lineRule="auto"/>
            </w:pPr>
            <w:r w:rsidRPr="001C249A">
              <w:lastRenderedPageBreak/>
              <w:t>Concerned about shortness of breath</w:t>
            </w:r>
          </w:p>
        </w:tc>
        <w:tc>
          <w:tcPr>
            <w:tcW w:w="1599" w:type="dxa"/>
            <w:noWrap/>
            <w:hideMark/>
          </w:tcPr>
          <w:p w14:paraId="2DB99F32" w14:textId="77777777" w:rsidR="005427A9" w:rsidRPr="001C249A" w:rsidRDefault="005427A9" w:rsidP="003A3E63">
            <w:pPr>
              <w:spacing w:line="480" w:lineRule="auto"/>
            </w:pPr>
            <w:r w:rsidRPr="001C249A">
              <w:t>Added breathlessness to concerns page</w:t>
            </w:r>
          </w:p>
        </w:tc>
        <w:tc>
          <w:tcPr>
            <w:tcW w:w="166" w:type="dxa"/>
            <w:noWrap/>
            <w:hideMark/>
          </w:tcPr>
          <w:p w14:paraId="451D1336" w14:textId="77777777" w:rsidR="005427A9" w:rsidRPr="001C249A" w:rsidRDefault="005427A9" w:rsidP="003A3E63">
            <w:pPr>
              <w:spacing w:line="480" w:lineRule="auto"/>
            </w:pPr>
            <w:r w:rsidRPr="001C249A">
              <w:t>O</w:t>
            </w:r>
          </w:p>
        </w:tc>
      </w:tr>
      <w:tr w:rsidR="005427A9" w:rsidRPr="001C249A" w14:paraId="3523749D" w14:textId="77777777" w:rsidTr="003A3E63">
        <w:trPr>
          <w:trHeight w:val="300"/>
        </w:trPr>
        <w:tc>
          <w:tcPr>
            <w:tcW w:w="501" w:type="dxa"/>
            <w:noWrap/>
            <w:hideMark/>
          </w:tcPr>
          <w:p w14:paraId="74C27907" w14:textId="77777777" w:rsidR="005427A9" w:rsidRPr="001C249A" w:rsidRDefault="005427A9" w:rsidP="003A3E63">
            <w:pPr>
              <w:spacing w:line="480" w:lineRule="auto"/>
            </w:pPr>
            <w:r w:rsidRPr="001C249A">
              <w:lastRenderedPageBreak/>
              <w:t>TA1_Sep_NoM</w:t>
            </w:r>
          </w:p>
        </w:tc>
        <w:tc>
          <w:tcPr>
            <w:tcW w:w="297" w:type="dxa"/>
            <w:noWrap/>
            <w:hideMark/>
          </w:tcPr>
          <w:p w14:paraId="63A9F588" w14:textId="77777777" w:rsidR="005427A9" w:rsidRPr="001C249A" w:rsidRDefault="005427A9" w:rsidP="003A3E63">
            <w:pPr>
              <w:spacing w:line="480" w:lineRule="auto"/>
            </w:pPr>
            <w:r w:rsidRPr="001C249A">
              <w:t>Getting Active</w:t>
            </w:r>
          </w:p>
        </w:tc>
        <w:tc>
          <w:tcPr>
            <w:tcW w:w="276" w:type="dxa"/>
            <w:noWrap/>
            <w:hideMark/>
          </w:tcPr>
          <w:p w14:paraId="0A3D4324" w14:textId="77777777" w:rsidR="005427A9" w:rsidRPr="001C249A" w:rsidRDefault="005427A9" w:rsidP="003A3E63">
            <w:pPr>
              <w:spacing w:line="480" w:lineRule="auto"/>
            </w:pPr>
            <w:r w:rsidRPr="001C249A">
              <w:t>F/P</w:t>
            </w:r>
          </w:p>
        </w:tc>
        <w:tc>
          <w:tcPr>
            <w:tcW w:w="4674" w:type="dxa"/>
            <w:noWrap/>
            <w:hideMark/>
          </w:tcPr>
          <w:p w14:paraId="6B4582A9" w14:textId="77777777" w:rsidR="005427A9" w:rsidRPr="001C249A" w:rsidRDefault="005427A9" w:rsidP="003A3E63">
            <w:pPr>
              <w:spacing w:line="480" w:lineRule="auto"/>
            </w:pPr>
            <w:r w:rsidRPr="001C249A">
              <w:rPr>
                <w:lang w:val="en-ZA"/>
              </w:rPr>
              <w:t>Supporting him becomes harder when we are in public or events, you may find that the food is not good for his diet, but it is hard to reprimand him in public. I can only do it when we are home.</w:t>
            </w:r>
          </w:p>
        </w:tc>
        <w:tc>
          <w:tcPr>
            <w:tcW w:w="1847" w:type="dxa"/>
            <w:noWrap/>
            <w:hideMark/>
          </w:tcPr>
          <w:p w14:paraId="64B26B47" w14:textId="77777777" w:rsidR="005427A9" w:rsidRPr="001C249A" w:rsidRDefault="005427A9" w:rsidP="003A3E63">
            <w:pPr>
              <w:spacing w:line="480" w:lineRule="auto"/>
            </w:pPr>
            <w:r w:rsidRPr="001C249A">
              <w:t>How to keep to diet when with others?</w:t>
            </w:r>
          </w:p>
        </w:tc>
        <w:tc>
          <w:tcPr>
            <w:tcW w:w="1599" w:type="dxa"/>
            <w:noWrap/>
            <w:hideMark/>
          </w:tcPr>
          <w:p w14:paraId="2BCA7390" w14:textId="77777777" w:rsidR="005427A9" w:rsidRPr="001C249A" w:rsidRDefault="005427A9" w:rsidP="003A3E63">
            <w:pPr>
              <w:spacing w:line="480" w:lineRule="auto"/>
            </w:pPr>
            <w:r w:rsidRPr="001C249A">
              <w:t>Add discussion point about this</w:t>
            </w:r>
          </w:p>
        </w:tc>
        <w:tc>
          <w:tcPr>
            <w:tcW w:w="166" w:type="dxa"/>
            <w:noWrap/>
            <w:hideMark/>
          </w:tcPr>
          <w:p w14:paraId="10C01CF4" w14:textId="77777777" w:rsidR="005427A9" w:rsidRPr="001C249A" w:rsidRDefault="005427A9" w:rsidP="003A3E63">
            <w:pPr>
              <w:spacing w:line="480" w:lineRule="auto"/>
            </w:pPr>
            <w:r w:rsidRPr="001C249A">
              <w:t>O</w:t>
            </w:r>
          </w:p>
        </w:tc>
      </w:tr>
      <w:tr w:rsidR="005427A9" w:rsidRPr="001C249A" w14:paraId="1221732A" w14:textId="77777777" w:rsidTr="003A3E63">
        <w:trPr>
          <w:trHeight w:val="300"/>
        </w:trPr>
        <w:tc>
          <w:tcPr>
            <w:tcW w:w="501" w:type="dxa"/>
            <w:noWrap/>
            <w:hideMark/>
          </w:tcPr>
          <w:p w14:paraId="2C3D78D0" w14:textId="77777777" w:rsidR="005427A9" w:rsidRPr="001C249A" w:rsidRDefault="005427A9" w:rsidP="003A3E63">
            <w:pPr>
              <w:spacing w:line="480" w:lineRule="auto"/>
            </w:pPr>
            <w:r w:rsidRPr="001C249A">
              <w:t>TA1_Sep_NoM</w:t>
            </w:r>
          </w:p>
        </w:tc>
        <w:tc>
          <w:tcPr>
            <w:tcW w:w="297" w:type="dxa"/>
            <w:noWrap/>
            <w:hideMark/>
          </w:tcPr>
          <w:p w14:paraId="4D508BDE" w14:textId="77777777" w:rsidR="005427A9" w:rsidRPr="001C249A" w:rsidRDefault="005427A9" w:rsidP="003A3E63">
            <w:pPr>
              <w:spacing w:line="480" w:lineRule="auto"/>
            </w:pPr>
            <w:r w:rsidRPr="001C249A">
              <w:t>Getting Active</w:t>
            </w:r>
          </w:p>
        </w:tc>
        <w:tc>
          <w:tcPr>
            <w:tcW w:w="276" w:type="dxa"/>
            <w:noWrap/>
            <w:hideMark/>
          </w:tcPr>
          <w:p w14:paraId="2612A85B" w14:textId="77777777" w:rsidR="005427A9" w:rsidRPr="001C249A" w:rsidRDefault="005427A9" w:rsidP="003A3E63">
            <w:pPr>
              <w:spacing w:line="480" w:lineRule="auto"/>
            </w:pPr>
            <w:r w:rsidRPr="001C249A">
              <w:t>F/P</w:t>
            </w:r>
          </w:p>
        </w:tc>
        <w:tc>
          <w:tcPr>
            <w:tcW w:w="4674" w:type="dxa"/>
            <w:noWrap/>
            <w:hideMark/>
          </w:tcPr>
          <w:p w14:paraId="34D16355" w14:textId="77777777" w:rsidR="005427A9" w:rsidRPr="001C249A" w:rsidRDefault="005427A9" w:rsidP="003A3E63">
            <w:pPr>
              <w:spacing w:line="480" w:lineRule="auto"/>
            </w:pPr>
            <w:r w:rsidRPr="001C249A">
              <w:t>He always shouts at me. You should know that a diabetic person may often shout at you in disagreement. So, I have learnt how he is. When you stay with a diabetic person you have to learn their behaviour. If you do not learn the person’s behaviour you will struggle a lot.</w:t>
            </w:r>
          </w:p>
        </w:tc>
        <w:tc>
          <w:tcPr>
            <w:tcW w:w="1847" w:type="dxa"/>
            <w:noWrap/>
            <w:hideMark/>
          </w:tcPr>
          <w:p w14:paraId="5FDC772A" w14:textId="77777777" w:rsidR="005427A9" w:rsidRPr="001C249A" w:rsidRDefault="005427A9" w:rsidP="003A3E63">
            <w:pPr>
              <w:spacing w:line="480" w:lineRule="auto"/>
            </w:pPr>
            <w:r w:rsidRPr="001C249A">
              <w:t xml:space="preserve">Stress around </w:t>
            </w:r>
            <w:proofErr w:type="spellStart"/>
            <w:r w:rsidRPr="001C249A">
              <w:t>plwd</w:t>
            </w:r>
            <w:proofErr w:type="spellEnd"/>
            <w:r w:rsidRPr="001C249A">
              <w:t xml:space="preserve"> skipping treatment, leading to marital strife.</w:t>
            </w:r>
          </w:p>
        </w:tc>
        <w:tc>
          <w:tcPr>
            <w:tcW w:w="1599" w:type="dxa"/>
            <w:noWrap/>
            <w:hideMark/>
          </w:tcPr>
          <w:p w14:paraId="27D46472" w14:textId="77777777" w:rsidR="005427A9" w:rsidRPr="001C249A" w:rsidRDefault="005427A9" w:rsidP="003A3E63">
            <w:pPr>
              <w:spacing w:line="480" w:lineRule="auto"/>
            </w:pPr>
            <w:r w:rsidRPr="001C249A">
              <w:t>Emphasize communication through the whole intervention</w:t>
            </w:r>
          </w:p>
        </w:tc>
        <w:tc>
          <w:tcPr>
            <w:tcW w:w="166" w:type="dxa"/>
            <w:noWrap/>
            <w:hideMark/>
          </w:tcPr>
          <w:p w14:paraId="1A1E2941" w14:textId="77777777" w:rsidR="005427A9" w:rsidRPr="001C249A" w:rsidRDefault="005427A9" w:rsidP="003A3E63">
            <w:pPr>
              <w:spacing w:line="480" w:lineRule="auto"/>
            </w:pPr>
            <w:r w:rsidRPr="001C249A">
              <w:t>M</w:t>
            </w:r>
          </w:p>
        </w:tc>
      </w:tr>
      <w:tr w:rsidR="005427A9" w:rsidRPr="001C249A" w14:paraId="19709A73" w14:textId="77777777" w:rsidTr="003A3E63">
        <w:trPr>
          <w:trHeight w:val="300"/>
        </w:trPr>
        <w:tc>
          <w:tcPr>
            <w:tcW w:w="501" w:type="dxa"/>
            <w:noWrap/>
            <w:hideMark/>
          </w:tcPr>
          <w:p w14:paraId="284BCFDA" w14:textId="77777777" w:rsidR="005427A9" w:rsidRPr="001C249A" w:rsidRDefault="005427A9" w:rsidP="003A3E63">
            <w:pPr>
              <w:spacing w:line="480" w:lineRule="auto"/>
            </w:pPr>
            <w:r w:rsidRPr="001C249A">
              <w:t>TA1_Sep_NoM</w:t>
            </w:r>
          </w:p>
        </w:tc>
        <w:tc>
          <w:tcPr>
            <w:tcW w:w="297" w:type="dxa"/>
            <w:noWrap/>
            <w:hideMark/>
          </w:tcPr>
          <w:p w14:paraId="7F719D82" w14:textId="77777777" w:rsidR="005427A9" w:rsidRPr="001C249A" w:rsidRDefault="005427A9" w:rsidP="003A3E63">
            <w:pPr>
              <w:spacing w:line="480" w:lineRule="auto"/>
            </w:pPr>
            <w:r w:rsidRPr="001C249A">
              <w:t>Getting Active</w:t>
            </w:r>
          </w:p>
        </w:tc>
        <w:tc>
          <w:tcPr>
            <w:tcW w:w="276" w:type="dxa"/>
            <w:noWrap/>
            <w:hideMark/>
          </w:tcPr>
          <w:p w14:paraId="44B470B9" w14:textId="77777777" w:rsidR="005427A9" w:rsidRPr="001C249A" w:rsidRDefault="005427A9" w:rsidP="003A3E63">
            <w:pPr>
              <w:spacing w:line="480" w:lineRule="auto"/>
            </w:pPr>
            <w:r w:rsidRPr="001C249A">
              <w:t>M/D</w:t>
            </w:r>
          </w:p>
        </w:tc>
        <w:tc>
          <w:tcPr>
            <w:tcW w:w="4674" w:type="dxa"/>
            <w:noWrap/>
            <w:hideMark/>
          </w:tcPr>
          <w:p w14:paraId="595543A5" w14:textId="77777777" w:rsidR="005427A9" w:rsidRPr="001C249A" w:rsidRDefault="005427A9" w:rsidP="003A3E63">
            <w:pPr>
              <w:spacing w:line="480" w:lineRule="auto"/>
            </w:pPr>
            <w:r w:rsidRPr="001C249A">
              <w:t xml:space="preserve">(activity) has helped me to control my sugar, I feel that it also improves my mood. I agree 100%. My wife does not like it when </w:t>
            </w:r>
            <w:r w:rsidRPr="001C249A">
              <w:lastRenderedPageBreak/>
              <w:t>I lose weight, because she worries that I am getting ill again. When my diabetic was out of control, my weight dropped from size 42 to size 32. Now that I am well, I wear in between size 36 and 38. I am very happy with my weight.</w:t>
            </w:r>
          </w:p>
        </w:tc>
        <w:tc>
          <w:tcPr>
            <w:tcW w:w="1847" w:type="dxa"/>
            <w:noWrap/>
            <w:hideMark/>
          </w:tcPr>
          <w:p w14:paraId="3710F3FF" w14:textId="77777777" w:rsidR="005427A9" w:rsidRPr="001C249A" w:rsidRDefault="005427A9" w:rsidP="003A3E63">
            <w:pPr>
              <w:spacing w:line="480" w:lineRule="auto"/>
            </w:pPr>
            <w:r w:rsidRPr="001C249A">
              <w:lastRenderedPageBreak/>
              <w:t xml:space="preserve">What is a healthy weight? We could provide </w:t>
            </w:r>
            <w:r w:rsidRPr="001C249A">
              <w:lastRenderedPageBreak/>
              <w:t>guidance on this - but ppts recognise that being larger is culturally attractive, not healthy.</w:t>
            </w:r>
          </w:p>
        </w:tc>
        <w:tc>
          <w:tcPr>
            <w:tcW w:w="1599" w:type="dxa"/>
            <w:noWrap/>
            <w:hideMark/>
          </w:tcPr>
          <w:p w14:paraId="206D5C6C" w14:textId="77777777" w:rsidR="005427A9" w:rsidRPr="001C249A" w:rsidRDefault="005427A9" w:rsidP="003A3E63">
            <w:pPr>
              <w:spacing w:line="480" w:lineRule="auto"/>
            </w:pPr>
            <w:r w:rsidRPr="001C249A">
              <w:lastRenderedPageBreak/>
              <w:t>No change</w:t>
            </w:r>
          </w:p>
        </w:tc>
        <w:tc>
          <w:tcPr>
            <w:tcW w:w="166" w:type="dxa"/>
            <w:noWrap/>
            <w:hideMark/>
          </w:tcPr>
          <w:p w14:paraId="1E7F6C76" w14:textId="77777777" w:rsidR="005427A9" w:rsidRPr="001C249A" w:rsidRDefault="005427A9" w:rsidP="003A3E63">
            <w:pPr>
              <w:spacing w:line="480" w:lineRule="auto"/>
            </w:pPr>
            <w:r w:rsidRPr="001C249A">
              <w:t>C</w:t>
            </w:r>
          </w:p>
        </w:tc>
      </w:tr>
      <w:tr w:rsidR="005427A9" w:rsidRPr="001C249A" w14:paraId="3531EC48" w14:textId="77777777" w:rsidTr="003A3E63">
        <w:trPr>
          <w:trHeight w:val="300"/>
        </w:trPr>
        <w:tc>
          <w:tcPr>
            <w:tcW w:w="501" w:type="dxa"/>
            <w:noWrap/>
            <w:hideMark/>
          </w:tcPr>
          <w:p w14:paraId="0FE1EE5E" w14:textId="77777777" w:rsidR="005427A9" w:rsidRPr="001C249A" w:rsidRDefault="005427A9" w:rsidP="003A3E63">
            <w:pPr>
              <w:spacing w:line="480" w:lineRule="auto"/>
            </w:pPr>
            <w:r w:rsidRPr="001C249A">
              <w:t>TA3_Nov_NoM</w:t>
            </w:r>
          </w:p>
        </w:tc>
        <w:tc>
          <w:tcPr>
            <w:tcW w:w="297" w:type="dxa"/>
            <w:noWrap/>
            <w:hideMark/>
          </w:tcPr>
          <w:p w14:paraId="698255A7" w14:textId="77777777" w:rsidR="005427A9" w:rsidRPr="001C249A" w:rsidRDefault="005427A9" w:rsidP="003A3E63">
            <w:pPr>
              <w:spacing w:line="480" w:lineRule="auto"/>
            </w:pPr>
            <w:r w:rsidRPr="001C249A">
              <w:t>Getting Active</w:t>
            </w:r>
          </w:p>
        </w:tc>
        <w:tc>
          <w:tcPr>
            <w:tcW w:w="276" w:type="dxa"/>
            <w:noWrap/>
            <w:hideMark/>
          </w:tcPr>
          <w:p w14:paraId="481CC8C6" w14:textId="77777777" w:rsidR="005427A9" w:rsidRPr="001C249A" w:rsidRDefault="005427A9" w:rsidP="003A3E63">
            <w:pPr>
              <w:spacing w:line="480" w:lineRule="auto"/>
            </w:pPr>
            <w:r w:rsidRPr="001C249A">
              <w:t>both</w:t>
            </w:r>
          </w:p>
        </w:tc>
        <w:tc>
          <w:tcPr>
            <w:tcW w:w="4674" w:type="dxa"/>
            <w:noWrap/>
            <w:hideMark/>
          </w:tcPr>
          <w:p w14:paraId="134F3D5B" w14:textId="77777777" w:rsidR="005427A9" w:rsidRPr="001C249A" w:rsidRDefault="005427A9" w:rsidP="003A3E63">
            <w:pPr>
              <w:spacing w:line="480" w:lineRule="auto"/>
            </w:pPr>
            <w:r w:rsidRPr="001C249A">
              <w:rPr>
                <w:lang w:val="en-US"/>
              </w:rPr>
              <w:t xml:space="preserve">Female: That is what makes us fight. Because I tell him that once you start not feeling okay, leave it, I can do that. Sit down a bit. Rest. But he is the kind of person that maybe if he takes off all pillows he is the kind of person who wants to complete what he starts. But what we fight about is that he after that he feels pains not me, so </w:t>
            </w:r>
            <w:r w:rsidRPr="001C249A">
              <w:rPr>
                <w:lang w:val="en-US"/>
              </w:rPr>
              <w:lastRenderedPageBreak/>
              <w:t xml:space="preserve">why don’t you sit down and I will bring water for you to drink because you are the one who feels the pain not me. Then he feels like I am wrong or I am trying to control him, but I am thinking about him. </w:t>
            </w:r>
            <w:r w:rsidRPr="001C249A">
              <w:rPr>
                <w:lang w:val="en-US"/>
              </w:rPr>
              <w:br/>
              <w:t xml:space="preserve">Male: It will be like I am abusing you. So (inaudible)  </w:t>
            </w:r>
            <w:r w:rsidRPr="001C249A">
              <w:rPr>
                <w:lang w:val="en-US"/>
              </w:rPr>
              <w:br/>
            </w:r>
            <w:proofErr w:type="spellStart"/>
            <w:r w:rsidRPr="001C249A">
              <w:rPr>
                <w:lang w:val="en-US"/>
              </w:rPr>
              <w:t>Female:I</w:t>
            </w:r>
            <w:proofErr w:type="spellEnd"/>
            <w:r w:rsidRPr="001C249A">
              <w:rPr>
                <w:lang w:val="en-US"/>
              </w:rPr>
              <w:t xml:space="preserve"> hope he can rest but when he has told himself that he will finish it… And maybe there is a damage that he doesn’t know of, that my fear. So I say when you feel something wrong… Yes, I know you will always feel like you want to complete the task but the body is tired. So put that feeling of wanting to complete </w:t>
            </w:r>
            <w:r w:rsidRPr="001C249A">
              <w:rPr>
                <w:lang w:val="en-US"/>
              </w:rPr>
              <w:lastRenderedPageBreak/>
              <w:t>and listen to the body. Because you get energy to do this task from the body.</w:t>
            </w:r>
          </w:p>
        </w:tc>
        <w:tc>
          <w:tcPr>
            <w:tcW w:w="1847" w:type="dxa"/>
            <w:noWrap/>
            <w:hideMark/>
          </w:tcPr>
          <w:p w14:paraId="61F19556" w14:textId="77777777" w:rsidR="005427A9" w:rsidRPr="001C249A" w:rsidRDefault="005427A9" w:rsidP="003A3E63">
            <w:pPr>
              <w:spacing w:line="480" w:lineRule="auto"/>
            </w:pPr>
            <w:r w:rsidRPr="001C249A">
              <w:lastRenderedPageBreak/>
              <w:t>Wanting to complete what you started/ not feel helpless. Add 'Avoiding Overdoing it' guidance.</w:t>
            </w:r>
          </w:p>
        </w:tc>
        <w:tc>
          <w:tcPr>
            <w:tcW w:w="1599" w:type="dxa"/>
            <w:noWrap/>
            <w:hideMark/>
          </w:tcPr>
          <w:p w14:paraId="0BFAF6D0" w14:textId="77777777" w:rsidR="005427A9" w:rsidRPr="001C249A" w:rsidRDefault="005427A9" w:rsidP="003A3E63">
            <w:pPr>
              <w:spacing w:line="480" w:lineRule="auto"/>
            </w:pPr>
            <w:r w:rsidRPr="001C249A">
              <w:t>No change - there is already guidance on starting small and building up.</w:t>
            </w:r>
          </w:p>
        </w:tc>
        <w:tc>
          <w:tcPr>
            <w:tcW w:w="166" w:type="dxa"/>
            <w:noWrap/>
            <w:hideMark/>
          </w:tcPr>
          <w:p w14:paraId="35DB32A0" w14:textId="77777777" w:rsidR="005427A9" w:rsidRPr="001C249A" w:rsidRDefault="005427A9" w:rsidP="003A3E63">
            <w:pPr>
              <w:spacing w:line="480" w:lineRule="auto"/>
            </w:pPr>
            <w:r w:rsidRPr="001C249A">
              <w:t>W</w:t>
            </w:r>
          </w:p>
        </w:tc>
      </w:tr>
      <w:tr w:rsidR="005427A9" w:rsidRPr="001C249A" w14:paraId="2B8BE042" w14:textId="77777777" w:rsidTr="003A3E63">
        <w:trPr>
          <w:trHeight w:val="300"/>
        </w:trPr>
        <w:tc>
          <w:tcPr>
            <w:tcW w:w="501" w:type="dxa"/>
            <w:noWrap/>
            <w:hideMark/>
          </w:tcPr>
          <w:p w14:paraId="57425CEC" w14:textId="77777777" w:rsidR="005427A9" w:rsidRPr="001C249A" w:rsidRDefault="005427A9" w:rsidP="003A3E63">
            <w:pPr>
              <w:spacing w:line="480" w:lineRule="auto"/>
            </w:pPr>
            <w:r w:rsidRPr="001C249A">
              <w:lastRenderedPageBreak/>
              <w:t>TA4_Dec_NoM</w:t>
            </w:r>
          </w:p>
        </w:tc>
        <w:tc>
          <w:tcPr>
            <w:tcW w:w="297" w:type="dxa"/>
            <w:noWrap/>
            <w:hideMark/>
          </w:tcPr>
          <w:p w14:paraId="27F3B09D" w14:textId="77777777" w:rsidR="005427A9" w:rsidRPr="001C249A" w:rsidRDefault="005427A9" w:rsidP="003A3E63">
            <w:pPr>
              <w:spacing w:line="480" w:lineRule="auto"/>
            </w:pPr>
            <w:r w:rsidRPr="001C249A">
              <w:t>Goal Setting</w:t>
            </w:r>
          </w:p>
        </w:tc>
        <w:tc>
          <w:tcPr>
            <w:tcW w:w="276" w:type="dxa"/>
            <w:noWrap/>
            <w:hideMark/>
          </w:tcPr>
          <w:p w14:paraId="4ACB3992" w14:textId="77777777" w:rsidR="005427A9" w:rsidRPr="001C249A" w:rsidRDefault="005427A9" w:rsidP="003A3E63">
            <w:pPr>
              <w:spacing w:line="480" w:lineRule="auto"/>
            </w:pPr>
            <w:r w:rsidRPr="001C249A">
              <w:t>F/D</w:t>
            </w:r>
          </w:p>
        </w:tc>
        <w:tc>
          <w:tcPr>
            <w:tcW w:w="4674" w:type="dxa"/>
            <w:noWrap/>
            <w:hideMark/>
          </w:tcPr>
          <w:p w14:paraId="716C7B44" w14:textId="77777777" w:rsidR="005427A9" w:rsidRPr="001C249A" w:rsidRDefault="005427A9" w:rsidP="003A3E63">
            <w:pPr>
              <w:spacing w:line="480" w:lineRule="auto"/>
            </w:pPr>
            <w:r w:rsidRPr="001C249A">
              <w:t xml:space="preserve">Int: Well first we need to be specific about what you want to change. And for you, what would that be? </w:t>
            </w:r>
            <w:r w:rsidRPr="001C249A">
              <w:br/>
            </w:r>
            <w:r w:rsidRPr="001C249A">
              <w:br/>
            </w:r>
            <w:r w:rsidRPr="001C249A">
              <w:br/>
              <w:t>Part 1: My diet. I eat well, but I want to stay on top of my game when it comes to what I eat because I know with diabetes once you control what you eat, you have gone a long way for a lot of things</w:t>
            </w:r>
          </w:p>
        </w:tc>
        <w:tc>
          <w:tcPr>
            <w:tcW w:w="1847" w:type="dxa"/>
            <w:noWrap/>
            <w:hideMark/>
          </w:tcPr>
          <w:p w14:paraId="69C1C8C0" w14:textId="77777777" w:rsidR="005427A9" w:rsidRPr="001C249A" w:rsidRDefault="005427A9" w:rsidP="003A3E63">
            <w:pPr>
              <w:spacing w:line="480" w:lineRule="auto"/>
            </w:pPr>
            <w:r w:rsidRPr="001C249A">
              <w:t>The participant did not make a small, specific goal</w:t>
            </w:r>
          </w:p>
        </w:tc>
        <w:tc>
          <w:tcPr>
            <w:tcW w:w="1599" w:type="dxa"/>
            <w:noWrap/>
            <w:hideMark/>
          </w:tcPr>
          <w:p w14:paraId="4A3F6110" w14:textId="77777777" w:rsidR="005427A9" w:rsidRPr="001C249A" w:rsidRDefault="005427A9" w:rsidP="003A3E63">
            <w:pPr>
              <w:spacing w:line="480" w:lineRule="auto"/>
            </w:pPr>
            <w:r w:rsidRPr="001C249A">
              <w:t>Make this a guided activity, walk through example, provide more examples</w:t>
            </w:r>
          </w:p>
        </w:tc>
        <w:tc>
          <w:tcPr>
            <w:tcW w:w="166" w:type="dxa"/>
            <w:noWrap/>
            <w:hideMark/>
          </w:tcPr>
          <w:p w14:paraId="7C7B918E" w14:textId="77777777" w:rsidR="005427A9" w:rsidRPr="001C249A" w:rsidRDefault="005427A9" w:rsidP="003A3E63">
            <w:pPr>
              <w:spacing w:line="480" w:lineRule="auto"/>
            </w:pPr>
            <w:r w:rsidRPr="001C249A">
              <w:t>M</w:t>
            </w:r>
          </w:p>
        </w:tc>
      </w:tr>
      <w:tr w:rsidR="005427A9" w:rsidRPr="001C249A" w14:paraId="2F75DFC8" w14:textId="77777777" w:rsidTr="003A3E63">
        <w:trPr>
          <w:trHeight w:val="300"/>
        </w:trPr>
        <w:tc>
          <w:tcPr>
            <w:tcW w:w="501" w:type="dxa"/>
            <w:noWrap/>
            <w:hideMark/>
          </w:tcPr>
          <w:p w14:paraId="30271E91" w14:textId="77777777" w:rsidR="005427A9" w:rsidRPr="001C249A" w:rsidRDefault="005427A9" w:rsidP="003A3E63">
            <w:pPr>
              <w:spacing w:line="480" w:lineRule="auto"/>
            </w:pPr>
            <w:r w:rsidRPr="001C249A">
              <w:t>TA3_Nov_NoM</w:t>
            </w:r>
          </w:p>
        </w:tc>
        <w:tc>
          <w:tcPr>
            <w:tcW w:w="297" w:type="dxa"/>
            <w:noWrap/>
            <w:hideMark/>
          </w:tcPr>
          <w:p w14:paraId="67CC6B4D" w14:textId="77777777" w:rsidR="005427A9" w:rsidRPr="001C249A" w:rsidRDefault="005427A9" w:rsidP="003A3E63">
            <w:pPr>
              <w:spacing w:line="480" w:lineRule="auto"/>
            </w:pPr>
            <w:r w:rsidRPr="001C249A">
              <w:t>Meet the Couples</w:t>
            </w:r>
          </w:p>
        </w:tc>
        <w:tc>
          <w:tcPr>
            <w:tcW w:w="276" w:type="dxa"/>
            <w:noWrap/>
            <w:hideMark/>
          </w:tcPr>
          <w:p w14:paraId="283D65E1" w14:textId="77777777" w:rsidR="005427A9" w:rsidRPr="001C249A" w:rsidRDefault="005427A9" w:rsidP="003A3E63">
            <w:pPr>
              <w:spacing w:line="480" w:lineRule="auto"/>
            </w:pPr>
            <w:r w:rsidRPr="001C249A">
              <w:t>F/P</w:t>
            </w:r>
          </w:p>
        </w:tc>
        <w:tc>
          <w:tcPr>
            <w:tcW w:w="4674" w:type="dxa"/>
            <w:noWrap/>
            <w:hideMark/>
          </w:tcPr>
          <w:p w14:paraId="567A3AB5" w14:textId="77777777" w:rsidR="005427A9" w:rsidRPr="001C249A" w:rsidRDefault="005427A9" w:rsidP="003A3E63">
            <w:pPr>
              <w:spacing w:line="480" w:lineRule="auto"/>
            </w:pPr>
            <w:r w:rsidRPr="001C249A">
              <w:rPr>
                <w:lang w:val="en-US"/>
              </w:rPr>
              <w:t xml:space="preserve">I would sometimes find him angry and I would have to wipe and not show that I have eaten the chicken and I would </w:t>
            </w:r>
            <w:r w:rsidRPr="001C249A">
              <w:rPr>
                <w:lang w:val="en-US"/>
              </w:rPr>
              <w:lastRenderedPageBreak/>
              <w:t xml:space="preserve">put it nicely and change it up. I tell him now that you have diabetes you have to change the way you live and other things that you had been doing. There things that you should not do. It does not mean when you have diabetes it’s the end of the world. </w:t>
            </w:r>
          </w:p>
        </w:tc>
        <w:tc>
          <w:tcPr>
            <w:tcW w:w="1847" w:type="dxa"/>
            <w:noWrap/>
            <w:hideMark/>
          </w:tcPr>
          <w:p w14:paraId="2A2B2705" w14:textId="77777777" w:rsidR="005427A9" w:rsidRPr="001C249A" w:rsidRDefault="005427A9" w:rsidP="003A3E63">
            <w:pPr>
              <w:spacing w:line="480" w:lineRule="auto"/>
            </w:pPr>
            <w:r w:rsidRPr="001C249A">
              <w:lastRenderedPageBreak/>
              <w:t>Partner controlling PLWD's diet</w:t>
            </w:r>
          </w:p>
        </w:tc>
        <w:tc>
          <w:tcPr>
            <w:tcW w:w="1599" w:type="dxa"/>
            <w:noWrap/>
            <w:hideMark/>
          </w:tcPr>
          <w:p w14:paraId="5484A88E" w14:textId="77777777" w:rsidR="005427A9" w:rsidRPr="001C249A" w:rsidRDefault="005427A9" w:rsidP="003A3E63">
            <w:pPr>
              <w:spacing w:line="480" w:lineRule="auto"/>
            </w:pPr>
            <w:r w:rsidRPr="001C249A">
              <w:t xml:space="preserve">Promote discussion over shared </w:t>
            </w:r>
            <w:r w:rsidRPr="001C249A">
              <w:lastRenderedPageBreak/>
              <w:t xml:space="preserve">expectations of diabetes </w:t>
            </w:r>
            <w:r>
              <w:t>self-management</w:t>
            </w:r>
            <w:r w:rsidRPr="001C249A">
              <w:t xml:space="preserve"> </w:t>
            </w:r>
            <w:proofErr w:type="spellStart"/>
            <w:r w:rsidRPr="001C249A">
              <w:t>throught</w:t>
            </w:r>
            <w:proofErr w:type="spellEnd"/>
            <w:r w:rsidRPr="001C249A">
              <w:t xml:space="preserve"> workshop</w:t>
            </w:r>
          </w:p>
        </w:tc>
        <w:tc>
          <w:tcPr>
            <w:tcW w:w="166" w:type="dxa"/>
            <w:noWrap/>
            <w:hideMark/>
          </w:tcPr>
          <w:p w14:paraId="00434334" w14:textId="77777777" w:rsidR="005427A9" w:rsidRPr="001C249A" w:rsidRDefault="005427A9" w:rsidP="003A3E63">
            <w:pPr>
              <w:spacing w:line="480" w:lineRule="auto"/>
            </w:pPr>
            <w:r w:rsidRPr="001C249A">
              <w:lastRenderedPageBreak/>
              <w:t>M</w:t>
            </w:r>
          </w:p>
        </w:tc>
      </w:tr>
      <w:tr w:rsidR="005427A9" w:rsidRPr="001C249A" w14:paraId="537D1675" w14:textId="77777777" w:rsidTr="003A3E63">
        <w:trPr>
          <w:trHeight w:val="300"/>
        </w:trPr>
        <w:tc>
          <w:tcPr>
            <w:tcW w:w="501" w:type="dxa"/>
            <w:noWrap/>
            <w:hideMark/>
          </w:tcPr>
          <w:p w14:paraId="5816D6D8" w14:textId="77777777" w:rsidR="005427A9" w:rsidRPr="001C249A" w:rsidRDefault="005427A9" w:rsidP="003A3E63">
            <w:pPr>
              <w:spacing w:line="480" w:lineRule="auto"/>
            </w:pPr>
            <w:r w:rsidRPr="001C249A">
              <w:t>TA2_Oct_B</w:t>
            </w:r>
          </w:p>
        </w:tc>
        <w:tc>
          <w:tcPr>
            <w:tcW w:w="297" w:type="dxa"/>
            <w:noWrap/>
            <w:hideMark/>
          </w:tcPr>
          <w:p w14:paraId="7F3D06DD" w14:textId="77777777" w:rsidR="005427A9" w:rsidRPr="001C249A" w:rsidRDefault="005427A9" w:rsidP="003A3E63">
            <w:pPr>
              <w:spacing w:line="480" w:lineRule="auto"/>
            </w:pPr>
            <w:r w:rsidRPr="001C249A">
              <w:t>Sexual Relationships</w:t>
            </w:r>
          </w:p>
        </w:tc>
        <w:tc>
          <w:tcPr>
            <w:tcW w:w="276" w:type="dxa"/>
            <w:noWrap/>
            <w:hideMark/>
          </w:tcPr>
          <w:p w14:paraId="633D49CA" w14:textId="77777777" w:rsidR="005427A9" w:rsidRPr="001C249A" w:rsidRDefault="005427A9" w:rsidP="003A3E63">
            <w:pPr>
              <w:spacing w:line="480" w:lineRule="auto"/>
            </w:pPr>
            <w:r w:rsidRPr="001C249A">
              <w:t>M/D</w:t>
            </w:r>
          </w:p>
        </w:tc>
        <w:tc>
          <w:tcPr>
            <w:tcW w:w="4674" w:type="dxa"/>
            <w:noWrap/>
            <w:hideMark/>
          </w:tcPr>
          <w:p w14:paraId="4144ADD0" w14:textId="77777777" w:rsidR="005427A9" w:rsidRPr="001C249A" w:rsidRDefault="005427A9" w:rsidP="003A3E63">
            <w:pPr>
              <w:spacing w:line="480" w:lineRule="auto"/>
            </w:pPr>
            <w:r w:rsidRPr="001C249A">
              <w:rPr>
                <w:lang w:val="en-US"/>
              </w:rPr>
              <w:t>So, some of the things that we are eating. We eat liver with fat, we say, the fat makes swallowing the liver easy. You see. And the beer, it’s nice, it’s very nice. A glass this big is said to have too much starch and potatoes chips which are my favorite, fish and chips and things like that. So we find ourselves trapped in the lifestyle that is like that</w:t>
            </w:r>
          </w:p>
        </w:tc>
        <w:tc>
          <w:tcPr>
            <w:tcW w:w="1847" w:type="dxa"/>
            <w:noWrap/>
            <w:hideMark/>
          </w:tcPr>
          <w:p w14:paraId="02CCDFD4" w14:textId="77777777" w:rsidR="005427A9" w:rsidRPr="001C249A" w:rsidRDefault="005427A9" w:rsidP="003A3E63">
            <w:pPr>
              <w:spacing w:line="480" w:lineRule="auto"/>
            </w:pPr>
            <w:r w:rsidRPr="001C249A">
              <w:t>Enjoy unhealthy food</w:t>
            </w:r>
          </w:p>
        </w:tc>
        <w:tc>
          <w:tcPr>
            <w:tcW w:w="1599" w:type="dxa"/>
            <w:noWrap/>
            <w:hideMark/>
          </w:tcPr>
          <w:p w14:paraId="08B384A3" w14:textId="77777777" w:rsidR="005427A9" w:rsidRPr="001C249A" w:rsidRDefault="005427A9" w:rsidP="003A3E63">
            <w:pPr>
              <w:spacing w:line="480" w:lineRule="auto"/>
            </w:pPr>
            <w:r w:rsidRPr="001C249A">
              <w:t>In Eat for Health section provide tasty alternatives</w:t>
            </w:r>
          </w:p>
        </w:tc>
        <w:tc>
          <w:tcPr>
            <w:tcW w:w="166" w:type="dxa"/>
            <w:noWrap/>
            <w:hideMark/>
          </w:tcPr>
          <w:p w14:paraId="69F412AB" w14:textId="77777777" w:rsidR="005427A9" w:rsidRPr="001C249A" w:rsidRDefault="005427A9" w:rsidP="003A3E63">
            <w:pPr>
              <w:spacing w:line="480" w:lineRule="auto"/>
            </w:pPr>
            <w:r w:rsidRPr="001C249A">
              <w:t>O</w:t>
            </w:r>
          </w:p>
        </w:tc>
      </w:tr>
      <w:tr w:rsidR="005427A9" w:rsidRPr="001C249A" w14:paraId="7E18C415" w14:textId="77777777" w:rsidTr="003A3E63">
        <w:trPr>
          <w:trHeight w:val="300"/>
        </w:trPr>
        <w:tc>
          <w:tcPr>
            <w:tcW w:w="501" w:type="dxa"/>
            <w:noWrap/>
            <w:hideMark/>
          </w:tcPr>
          <w:p w14:paraId="00D36A16" w14:textId="77777777" w:rsidR="005427A9" w:rsidRPr="001C249A" w:rsidRDefault="005427A9" w:rsidP="003A3E63">
            <w:pPr>
              <w:spacing w:line="480" w:lineRule="auto"/>
            </w:pPr>
            <w:r w:rsidRPr="001C249A">
              <w:lastRenderedPageBreak/>
              <w:t>TA5_Jan_MvP_females</w:t>
            </w:r>
          </w:p>
        </w:tc>
        <w:tc>
          <w:tcPr>
            <w:tcW w:w="297" w:type="dxa"/>
            <w:noWrap/>
            <w:hideMark/>
          </w:tcPr>
          <w:p w14:paraId="499990D4" w14:textId="77777777" w:rsidR="005427A9" w:rsidRPr="001C249A" w:rsidRDefault="005427A9" w:rsidP="003A3E63">
            <w:pPr>
              <w:spacing w:line="480" w:lineRule="auto"/>
            </w:pPr>
            <w:r w:rsidRPr="001C249A">
              <w:t>Sexual Relationships</w:t>
            </w:r>
          </w:p>
        </w:tc>
        <w:tc>
          <w:tcPr>
            <w:tcW w:w="276" w:type="dxa"/>
            <w:noWrap/>
            <w:hideMark/>
          </w:tcPr>
          <w:p w14:paraId="2355EFC2" w14:textId="77777777" w:rsidR="005427A9" w:rsidRPr="001C249A" w:rsidRDefault="005427A9" w:rsidP="003A3E63">
            <w:pPr>
              <w:spacing w:line="480" w:lineRule="auto"/>
            </w:pPr>
            <w:r w:rsidRPr="001C249A">
              <w:t>F/P</w:t>
            </w:r>
          </w:p>
        </w:tc>
        <w:tc>
          <w:tcPr>
            <w:tcW w:w="4674" w:type="dxa"/>
            <w:noWrap/>
            <w:hideMark/>
          </w:tcPr>
          <w:p w14:paraId="32DBA325" w14:textId="77777777" w:rsidR="005427A9" w:rsidRPr="001C249A" w:rsidRDefault="005427A9" w:rsidP="003A3E63">
            <w:pPr>
              <w:spacing w:line="480" w:lineRule="auto"/>
            </w:pPr>
            <w:r w:rsidRPr="001C249A">
              <w:t>Even the family was asking, why are you not getting pregnant? It is because he is diabetic… They don't understand what is diabetic.</w:t>
            </w:r>
          </w:p>
        </w:tc>
        <w:tc>
          <w:tcPr>
            <w:tcW w:w="1847" w:type="dxa"/>
            <w:noWrap/>
            <w:hideMark/>
          </w:tcPr>
          <w:p w14:paraId="2F0E88BA" w14:textId="77777777" w:rsidR="005427A9" w:rsidRPr="001C249A" w:rsidRDefault="005427A9" w:rsidP="003A3E63">
            <w:pPr>
              <w:spacing w:line="480" w:lineRule="auto"/>
            </w:pPr>
            <w:r w:rsidRPr="001C249A">
              <w:t xml:space="preserve">Family believe that </w:t>
            </w:r>
            <w:proofErr w:type="spellStart"/>
            <w:r w:rsidRPr="001C249A">
              <w:t>plwd</w:t>
            </w:r>
            <w:proofErr w:type="spellEnd"/>
            <w:r w:rsidRPr="001C249A">
              <w:t xml:space="preserve"> affects fertility</w:t>
            </w:r>
          </w:p>
        </w:tc>
        <w:tc>
          <w:tcPr>
            <w:tcW w:w="1599" w:type="dxa"/>
            <w:noWrap/>
            <w:hideMark/>
          </w:tcPr>
          <w:p w14:paraId="5BA00995" w14:textId="77777777" w:rsidR="005427A9" w:rsidRPr="001C249A" w:rsidRDefault="005427A9" w:rsidP="003A3E63">
            <w:pPr>
              <w:spacing w:line="480" w:lineRule="auto"/>
            </w:pPr>
            <w:r w:rsidRPr="001C249A">
              <w:t>Add myth about fertility being affected to quiz</w:t>
            </w:r>
          </w:p>
        </w:tc>
        <w:tc>
          <w:tcPr>
            <w:tcW w:w="166" w:type="dxa"/>
            <w:noWrap/>
            <w:hideMark/>
          </w:tcPr>
          <w:p w14:paraId="259C73F2" w14:textId="77777777" w:rsidR="005427A9" w:rsidRPr="001C249A" w:rsidRDefault="005427A9" w:rsidP="003A3E63">
            <w:pPr>
              <w:spacing w:line="480" w:lineRule="auto"/>
            </w:pPr>
            <w:r w:rsidRPr="001C249A">
              <w:t>C</w:t>
            </w:r>
          </w:p>
        </w:tc>
      </w:tr>
      <w:tr w:rsidR="005427A9" w:rsidRPr="001C249A" w14:paraId="1AC09A43" w14:textId="77777777" w:rsidTr="003A3E63">
        <w:trPr>
          <w:trHeight w:val="300"/>
        </w:trPr>
        <w:tc>
          <w:tcPr>
            <w:tcW w:w="501" w:type="dxa"/>
            <w:noWrap/>
            <w:hideMark/>
          </w:tcPr>
          <w:p w14:paraId="17274A2D" w14:textId="77777777" w:rsidR="005427A9" w:rsidRPr="001C249A" w:rsidRDefault="005427A9" w:rsidP="003A3E63">
            <w:pPr>
              <w:spacing w:line="480" w:lineRule="auto"/>
            </w:pPr>
            <w:r w:rsidRPr="001C249A">
              <w:t>TA5_Jan_MvP_females</w:t>
            </w:r>
          </w:p>
        </w:tc>
        <w:tc>
          <w:tcPr>
            <w:tcW w:w="297" w:type="dxa"/>
            <w:noWrap/>
            <w:hideMark/>
          </w:tcPr>
          <w:p w14:paraId="59554D3A" w14:textId="77777777" w:rsidR="005427A9" w:rsidRPr="001C249A" w:rsidRDefault="005427A9" w:rsidP="003A3E63">
            <w:pPr>
              <w:spacing w:line="480" w:lineRule="auto"/>
            </w:pPr>
            <w:r w:rsidRPr="001C249A">
              <w:t>Sexual Relationships</w:t>
            </w:r>
          </w:p>
        </w:tc>
        <w:tc>
          <w:tcPr>
            <w:tcW w:w="276" w:type="dxa"/>
            <w:noWrap/>
            <w:hideMark/>
          </w:tcPr>
          <w:p w14:paraId="3880A2B5" w14:textId="77777777" w:rsidR="005427A9" w:rsidRPr="001C249A" w:rsidRDefault="005427A9" w:rsidP="003A3E63">
            <w:pPr>
              <w:spacing w:line="480" w:lineRule="auto"/>
            </w:pPr>
            <w:r w:rsidRPr="001C249A">
              <w:t>F/P</w:t>
            </w:r>
          </w:p>
        </w:tc>
        <w:tc>
          <w:tcPr>
            <w:tcW w:w="4674" w:type="dxa"/>
            <w:noWrap/>
            <w:hideMark/>
          </w:tcPr>
          <w:p w14:paraId="39EEBE2A" w14:textId="77777777" w:rsidR="005427A9" w:rsidRPr="001C249A" w:rsidRDefault="005427A9" w:rsidP="003A3E63">
            <w:pPr>
              <w:spacing w:line="480" w:lineRule="auto"/>
            </w:pPr>
            <w:r w:rsidRPr="001C249A">
              <w:t>Like me at first, I was like - what is going on? I was only 27... When he is drinking, I can't get nothing. But when he is sober… I don't discuss this, people say, you won't get pregnant, won't get children.</w:t>
            </w:r>
          </w:p>
        </w:tc>
        <w:tc>
          <w:tcPr>
            <w:tcW w:w="1847" w:type="dxa"/>
            <w:noWrap/>
            <w:hideMark/>
          </w:tcPr>
          <w:p w14:paraId="170224E1" w14:textId="77777777" w:rsidR="005427A9" w:rsidRPr="001C249A" w:rsidRDefault="005427A9" w:rsidP="003A3E63">
            <w:pPr>
              <w:spacing w:line="480" w:lineRule="auto"/>
            </w:pPr>
            <w:r w:rsidRPr="001C249A">
              <w:t>Heard rumour that people who have diabetes are less fertile.</w:t>
            </w:r>
          </w:p>
        </w:tc>
        <w:tc>
          <w:tcPr>
            <w:tcW w:w="1599" w:type="dxa"/>
            <w:noWrap/>
            <w:hideMark/>
          </w:tcPr>
          <w:p w14:paraId="484D9A7D" w14:textId="77777777" w:rsidR="005427A9" w:rsidRPr="001C249A" w:rsidRDefault="005427A9" w:rsidP="003A3E63">
            <w:pPr>
              <w:spacing w:line="480" w:lineRule="auto"/>
            </w:pPr>
            <w:r w:rsidRPr="001C249A">
              <w:t>Add myth about fertility being affected to quiz</w:t>
            </w:r>
          </w:p>
        </w:tc>
        <w:tc>
          <w:tcPr>
            <w:tcW w:w="166" w:type="dxa"/>
            <w:noWrap/>
            <w:hideMark/>
          </w:tcPr>
          <w:p w14:paraId="642C8393" w14:textId="77777777" w:rsidR="005427A9" w:rsidRPr="001C249A" w:rsidRDefault="005427A9" w:rsidP="003A3E63">
            <w:pPr>
              <w:spacing w:line="480" w:lineRule="auto"/>
            </w:pPr>
            <w:r w:rsidRPr="001C249A">
              <w:t>C</w:t>
            </w:r>
          </w:p>
        </w:tc>
      </w:tr>
      <w:tr w:rsidR="005427A9" w:rsidRPr="001C249A" w14:paraId="3819EA5F" w14:textId="77777777" w:rsidTr="003A3E63">
        <w:trPr>
          <w:trHeight w:val="300"/>
        </w:trPr>
        <w:tc>
          <w:tcPr>
            <w:tcW w:w="501" w:type="dxa"/>
            <w:noWrap/>
            <w:hideMark/>
          </w:tcPr>
          <w:p w14:paraId="69EAB97B" w14:textId="77777777" w:rsidR="005427A9" w:rsidRPr="001C249A" w:rsidRDefault="005427A9" w:rsidP="003A3E63">
            <w:pPr>
              <w:spacing w:line="480" w:lineRule="auto"/>
            </w:pPr>
            <w:r w:rsidRPr="001C249A">
              <w:t>TA3_Nov_MvP_Couple</w:t>
            </w:r>
          </w:p>
        </w:tc>
        <w:tc>
          <w:tcPr>
            <w:tcW w:w="297" w:type="dxa"/>
            <w:noWrap/>
            <w:hideMark/>
          </w:tcPr>
          <w:p w14:paraId="6CDA85EA" w14:textId="77777777" w:rsidR="005427A9" w:rsidRPr="001C249A" w:rsidRDefault="005427A9" w:rsidP="003A3E63">
            <w:pPr>
              <w:spacing w:line="480" w:lineRule="auto"/>
            </w:pPr>
            <w:r w:rsidRPr="001C249A">
              <w:t>Substance Use</w:t>
            </w:r>
          </w:p>
        </w:tc>
        <w:tc>
          <w:tcPr>
            <w:tcW w:w="276" w:type="dxa"/>
            <w:noWrap/>
            <w:hideMark/>
          </w:tcPr>
          <w:p w14:paraId="165040DF" w14:textId="77777777" w:rsidR="005427A9" w:rsidRPr="001C249A" w:rsidRDefault="005427A9" w:rsidP="003A3E63">
            <w:pPr>
              <w:spacing w:line="480" w:lineRule="auto"/>
            </w:pPr>
            <w:r w:rsidRPr="001C249A">
              <w:t>M/P</w:t>
            </w:r>
          </w:p>
        </w:tc>
        <w:tc>
          <w:tcPr>
            <w:tcW w:w="4674" w:type="dxa"/>
            <w:noWrap/>
            <w:hideMark/>
          </w:tcPr>
          <w:p w14:paraId="1FD55CFE" w14:textId="77777777" w:rsidR="005427A9" w:rsidRPr="001C249A" w:rsidRDefault="005427A9" w:rsidP="003A3E63">
            <w:pPr>
              <w:spacing w:line="480" w:lineRule="auto"/>
            </w:pPr>
            <w:r w:rsidRPr="001C249A">
              <w:t>Alcohol has a lot of effect to a diabetic… it's not easy to limit yourself… if you are a diabetic, it is easier to stop drinking.</w:t>
            </w:r>
          </w:p>
        </w:tc>
        <w:tc>
          <w:tcPr>
            <w:tcW w:w="1847" w:type="dxa"/>
            <w:noWrap/>
            <w:hideMark/>
          </w:tcPr>
          <w:p w14:paraId="575D35AB" w14:textId="77777777" w:rsidR="005427A9" w:rsidRPr="001C249A" w:rsidRDefault="005427A9" w:rsidP="003A3E63">
            <w:pPr>
              <w:spacing w:line="480" w:lineRule="auto"/>
            </w:pPr>
            <w:r w:rsidRPr="001C249A">
              <w:t xml:space="preserve">Make sure this option is strongly presented. (If you can't limit </w:t>
            </w:r>
            <w:r w:rsidRPr="001C249A">
              <w:lastRenderedPageBreak/>
              <w:t>yourself, it's better to stop)</w:t>
            </w:r>
          </w:p>
        </w:tc>
        <w:tc>
          <w:tcPr>
            <w:tcW w:w="1599" w:type="dxa"/>
            <w:noWrap/>
            <w:hideMark/>
          </w:tcPr>
          <w:p w14:paraId="2DE0C035" w14:textId="77777777" w:rsidR="005427A9" w:rsidRPr="001C249A" w:rsidRDefault="005427A9" w:rsidP="003A3E63">
            <w:pPr>
              <w:spacing w:line="480" w:lineRule="auto"/>
            </w:pPr>
            <w:r w:rsidRPr="001C249A">
              <w:lastRenderedPageBreak/>
              <w:t>Strengthen the 'stop drinking' message.</w:t>
            </w:r>
          </w:p>
        </w:tc>
        <w:tc>
          <w:tcPr>
            <w:tcW w:w="166" w:type="dxa"/>
            <w:noWrap/>
            <w:hideMark/>
          </w:tcPr>
          <w:p w14:paraId="223A77FD" w14:textId="77777777" w:rsidR="005427A9" w:rsidRPr="001C249A" w:rsidRDefault="005427A9" w:rsidP="003A3E63">
            <w:pPr>
              <w:spacing w:line="480" w:lineRule="auto"/>
            </w:pPr>
            <w:r w:rsidRPr="001C249A">
              <w:t>M</w:t>
            </w:r>
          </w:p>
        </w:tc>
      </w:tr>
      <w:tr w:rsidR="005427A9" w:rsidRPr="001C249A" w14:paraId="1361D22B" w14:textId="77777777" w:rsidTr="003A3E63">
        <w:trPr>
          <w:trHeight w:val="300"/>
        </w:trPr>
        <w:tc>
          <w:tcPr>
            <w:tcW w:w="501" w:type="dxa"/>
            <w:noWrap/>
            <w:hideMark/>
          </w:tcPr>
          <w:p w14:paraId="55410099" w14:textId="77777777" w:rsidR="005427A9" w:rsidRPr="001C249A" w:rsidRDefault="005427A9" w:rsidP="003A3E63">
            <w:pPr>
              <w:spacing w:line="480" w:lineRule="auto"/>
            </w:pPr>
            <w:r w:rsidRPr="001C249A">
              <w:t>TA3_Nov_MvP_Couple</w:t>
            </w:r>
          </w:p>
        </w:tc>
        <w:tc>
          <w:tcPr>
            <w:tcW w:w="297" w:type="dxa"/>
            <w:noWrap/>
            <w:hideMark/>
          </w:tcPr>
          <w:p w14:paraId="39C0CF5D" w14:textId="77777777" w:rsidR="005427A9" w:rsidRPr="001C249A" w:rsidRDefault="005427A9" w:rsidP="003A3E63">
            <w:pPr>
              <w:spacing w:line="480" w:lineRule="auto"/>
            </w:pPr>
            <w:r w:rsidRPr="001C249A">
              <w:t>Substance Use</w:t>
            </w:r>
          </w:p>
        </w:tc>
        <w:tc>
          <w:tcPr>
            <w:tcW w:w="276" w:type="dxa"/>
            <w:noWrap/>
            <w:hideMark/>
          </w:tcPr>
          <w:p w14:paraId="34DFFE33" w14:textId="77777777" w:rsidR="005427A9" w:rsidRPr="001C249A" w:rsidRDefault="005427A9" w:rsidP="003A3E63">
            <w:pPr>
              <w:spacing w:line="480" w:lineRule="auto"/>
            </w:pPr>
            <w:r w:rsidRPr="001C249A">
              <w:t>M/P</w:t>
            </w:r>
          </w:p>
        </w:tc>
        <w:tc>
          <w:tcPr>
            <w:tcW w:w="4674" w:type="dxa"/>
            <w:noWrap/>
            <w:hideMark/>
          </w:tcPr>
          <w:p w14:paraId="1027B516" w14:textId="77777777" w:rsidR="005427A9" w:rsidRPr="001C249A" w:rsidRDefault="005427A9" w:rsidP="003A3E63">
            <w:pPr>
              <w:spacing w:line="480" w:lineRule="auto"/>
            </w:pPr>
            <w:r w:rsidRPr="001C249A">
              <w:t xml:space="preserve">No, it's not (clear how diabetes and smoking interact)… I usually smoke when I'm stressed and it makes me feel better... </w:t>
            </w:r>
          </w:p>
        </w:tc>
        <w:tc>
          <w:tcPr>
            <w:tcW w:w="1847" w:type="dxa"/>
            <w:noWrap/>
            <w:hideMark/>
          </w:tcPr>
          <w:p w14:paraId="5E5AB634" w14:textId="77777777" w:rsidR="005427A9" w:rsidRPr="001C249A" w:rsidRDefault="005427A9" w:rsidP="003A3E63">
            <w:pPr>
              <w:spacing w:line="480" w:lineRule="auto"/>
            </w:pPr>
            <w:r w:rsidRPr="001C249A">
              <w:t>Make the link between smoking and diabetes clearer.</w:t>
            </w:r>
          </w:p>
        </w:tc>
        <w:tc>
          <w:tcPr>
            <w:tcW w:w="1599" w:type="dxa"/>
            <w:noWrap/>
            <w:hideMark/>
          </w:tcPr>
          <w:p w14:paraId="590CBEFB" w14:textId="77777777" w:rsidR="005427A9" w:rsidRPr="001C249A" w:rsidRDefault="005427A9" w:rsidP="003A3E63">
            <w:pPr>
              <w:spacing w:line="480" w:lineRule="auto"/>
            </w:pPr>
            <w:r w:rsidRPr="001C249A">
              <w:t>Improve smoking explanation</w:t>
            </w:r>
          </w:p>
        </w:tc>
        <w:tc>
          <w:tcPr>
            <w:tcW w:w="166" w:type="dxa"/>
            <w:noWrap/>
            <w:hideMark/>
          </w:tcPr>
          <w:p w14:paraId="59079812" w14:textId="77777777" w:rsidR="005427A9" w:rsidRPr="001C249A" w:rsidRDefault="005427A9" w:rsidP="003A3E63">
            <w:pPr>
              <w:spacing w:line="480" w:lineRule="auto"/>
            </w:pPr>
            <w:r w:rsidRPr="001C249A">
              <w:t>C</w:t>
            </w:r>
          </w:p>
        </w:tc>
      </w:tr>
      <w:tr w:rsidR="005427A9" w:rsidRPr="001C249A" w14:paraId="23B7483B" w14:textId="77777777" w:rsidTr="003A3E63">
        <w:trPr>
          <w:trHeight w:val="315"/>
        </w:trPr>
        <w:tc>
          <w:tcPr>
            <w:tcW w:w="501" w:type="dxa"/>
            <w:noWrap/>
            <w:hideMark/>
          </w:tcPr>
          <w:p w14:paraId="2AC8771E" w14:textId="77777777" w:rsidR="005427A9" w:rsidRPr="001C249A" w:rsidRDefault="005427A9" w:rsidP="003A3E63">
            <w:pPr>
              <w:spacing w:line="480" w:lineRule="auto"/>
            </w:pPr>
            <w:r w:rsidRPr="001C249A">
              <w:t>TA3_Nov_NoM</w:t>
            </w:r>
          </w:p>
        </w:tc>
        <w:tc>
          <w:tcPr>
            <w:tcW w:w="297" w:type="dxa"/>
            <w:noWrap/>
            <w:hideMark/>
          </w:tcPr>
          <w:p w14:paraId="678E75EA" w14:textId="77777777" w:rsidR="005427A9" w:rsidRPr="001C249A" w:rsidRDefault="005427A9" w:rsidP="003A3E63">
            <w:pPr>
              <w:spacing w:line="480" w:lineRule="auto"/>
            </w:pPr>
            <w:r w:rsidRPr="001C249A">
              <w:t>Substance use</w:t>
            </w:r>
          </w:p>
        </w:tc>
        <w:tc>
          <w:tcPr>
            <w:tcW w:w="276" w:type="dxa"/>
            <w:noWrap/>
            <w:hideMark/>
          </w:tcPr>
          <w:p w14:paraId="5F4E7ECD" w14:textId="77777777" w:rsidR="005427A9" w:rsidRPr="001C249A" w:rsidRDefault="005427A9" w:rsidP="003A3E63">
            <w:pPr>
              <w:spacing w:line="480" w:lineRule="auto"/>
            </w:pPr>
            <w:r w:rsidRPr="001C249A">
              <w:t>M/D</w:t>
            </w:r>
          </w:p>
        </w:tc>
        <w:tc>
          <w:tcPr>
            <w:tcW w:w="4674" w:type="dxa"/>
            <w:noWrap/>
            <w:hideMark/>
          </w:tcPr>
          <w:p w14:paraId="616374C8" w14:textId="77777777" w:rsidR="005427A9" w:rsidRPr="001C249A" w:rsidRDefault="005427A9" w:rsidP="003A3E63">
            <w:pPr>
              <w:spacing w:line="480" w:lineRule="auto"/>
            </w:pPr>
            <w:r w:rsidRPr="001C249A">
              <w:rPr>
                <w:lang w:val="en-US"/>
              </w:rPr>
              <w:t>It’s good to take alcohol when you are diabetic? How can it be good?</w:t>
            </w:r>
          </w:p>
        </w:tc>
        <w:tc>
          <w:tcPr>
            <w:tcW w:w="1847" w:type="dxa"/>
            <w:noWrap/>
            <w:hideMark/>
          </w:tcPr>
          <w:p w14:paraId="3F841597" w14:textId="77777777" w:rsidR="005427A9" w:rsidRPr="001C249A" w:rsidRDefault="005427A9" w:rsidP="003A3E63">
            <w:pPr>
              <w:spacing w:line="480" w:lineRule="auto"/>
            </w:pPr>
            <w:r w:rsidRPr="001C249A">
              <w:t>Misunderstanding that limiting=endorsing</w:t>
            </w:r>
          </w:p>
        </w:tc>
        <w:tc>
          <w:tcPr>
            <w:tcW w:w="1599" w:type="dxa"/>
            <w:noWrap/>
            <w:hideMark/>
          </w:tcPr>
          <w:p w14:paraId="493D2223" w14:textId="77777777" w:rsidR="005427A9" w:rsidRPr="001C249A" w:rsidRDefault="005427A9" w:rsidP="003A3E63">
            <w:pPr>
              <w:spacing w:line="480" w:lineRule="auto"/>
            </w:pPr>
            <w:r w:rsidRPr="001C249A">
              <w:t>Simplify wording on the first few slides</w:t>
            </w:r>
          </w:p>
        </w:tc>
        <w:tc>
          <w:tcPr>
            <w:tcW w:w="166" w:type="dxa"/>
            <w:noWrap/>
            <w:hideMark/>
          </w:tcPr>
          <w:p w14:paraId="49538237" w14:textId="77777777" w:rsidR="005427A9" w:rsidRPr="001C249A" w:rsidRDefault="005427A9" w:rsidP="003A3E63">
            <w:pPr>
              <w:spacing w:line="480" w:lineRule="auto"/>
            </w:pPr>
            <w:r w:rsidRPr="001C249A">
              <w:t>M</w:t>
            </w:r>
          </w:p>
        </w:tc>
      </w:tr>
      <w:tr w:rsidR="005427A9" w:rsidRPr="001C249A" w14:paraId="42ED835F" w14:textId="77777777" w:rsidTr="003A3E63">
        <w:trPr>
          <w:trHeight w:val="315"/>
        </w:trPr>
        <w:tc>
          <w:tcPr>
            <w:tcW w:w="501" w:type="dxa"/>
            <w:noWrap/>
            <w:hideMark/>
          </w:tcPr>
          <w:p w14:paraId="495AC784" w14:textId="77777777" w:rsidR="005427A9" w:rsidRPr="001C249A" w:rsidRDefault="005427A9" w:rsidP="003A3E63">
            <w:pPr>
              <w:spacing w:line="480" w:lineRule="auto"/>
            </w:pPr>
            <w:r w:rsidRPr="001C249A">
              <w:t>TA3_Nov_NoM</w:t>
            </w:r>
          </w:p>
        </w:tc>
        <w:tc>
          <w:tcPr>
            <w:tcW w:w="297" w:type="dxa"/>
            <w:noWrap/>
            <w:hideMark/>
          </w:tcPr>
          <w:p w14:paraId="3AA4E2C1" w14:textId="77777777" w:rsidR="005427A9" w:rsidRPr="001C249A" w:rsidRDefault="005427A9" w:rsidP="003A3E63">
            <w:pPr>
              <w:spacing w:line="480" w:lineRule="auto"/>
            </w:pPr>
            <w:r w:rsidRPr="001C249A">
              <w:t>Substance use</w:t>
            </w:r>
          </w:p>
        </w:tc>
        <w:tc>
          <w:tcPr>
            <w:tcW w:w="276" w:type="dxa"/>
            <w:noWrap/>
            <w:hideMark/>
          </w:tcPr>
          <w:p w14:paraId="629BCABF" w14:textId="77777777" w:rsidR="005427A9" w:rsidRPr="001C249A" w:rsidRDefault="005427A9" w:rsidP="003A3E63">
            <w:pPr>
              <w:spacing w:line="480" w:lineRule="auto"/>
            </w:pPr>
            <w:r w:rsidRPr="001C249A">
              <w:t>F/P</w:t>
            </w:r>
          </w:p>
        </w:tc>
        <w:tc>
          <w:tcPr>
            <w:tcW w:w="4674" w:type="dxa"/>
            <w:noWrap/>
            <w:hideMark/>
          </w:tcPr>
          <w:p w14:paraId="0DBDE9EA" w14:textId="77777777" w:rsidR="005427A9" w:rsidRPr="001C249A" w:rsidRDefault="005427A9" w:rsidP="003A3E63">
            <w:pPr>
              <w:spacing w:line="480" w:lineRule="auto"/>
            </w:pPr>
            <w:r w:rsidRPr="001C249A">
              <w:rPr>
                <w:lang w:val="en-US"/>
              </w:rPr>
              <w:t xml:space="preserve">I was not going to say anything. Yes, I think any is not good to mix any treatment with alcohol, because it will end up not able to help you because every day when you are given pills they know what it supposed to do so </w:t>
            </w:r>
            <w:r w:rsidRPr="001C249A">
              <w:rPr>
                <w:lang w:val="en-US"/>
              </w:rPr>
              <w:lastRenderedPageBreak/>
              <w:t>it’s a waste because you drank alcohol</w:t>
            </w:r>
          </w:p>
        </w:tc>
        <w:tc>
          <w:tcPr>
            <w:tcW w:w="1847" w:type="dxa"/>
            <w:noWrap/>
            <w:hideMark/>
          </w:tcPr>
          <w:p w14:paraId="49C37865" w14:textId="77777777" w:rsidR="005427A9" w:rsidRPr="001C249A" w:rsidRDefault="005427A9" w:rsidP="003A3E63">
            <w:pPr>
              <w:spacing w:line="480" w:lineRule="auto"/>
            </w:pPr>
            <w:r w:rsidRPr="001C249A">
              <w:lastRenderedPageBreak/>
              <w:t>Thinks stopping alcohol would be preferable</w:t>
            </w:r>
          </w:p>
        </w:tc>
        <w:tc>
          <w:tcPr>
            <w:tcW w:w="1599" w:type="dxa"/>
            <w:noWrap/>
            <w:hideMark/>
          </w:tcPr>
          <w:p w14:paraId="6AEE91FB" w14:textId="77777777" w:rsidR="005427A9" w:rsidRPr="001C249A" w:rsidRDefault="005427A9" w:rsidP="003A3E63">
            <w:pPr>
              <w:spacing w:line="480" w:lineRule="auto"/>
            </w:pPr>
            <w:r w:rsidRPr="001C249A">
              <w:t>Strengthen the 'stop drinking' message.</w:t>
            </w:r>
          </w:p>
        </w:tc>
        <w:tc>
          <w:tcPr>
            <w:tcW w:w="166" w:type="dxa"/>
            <w:noWrap/>
            <w:hideMark/>
          </w:tcPr>
          <w:p w14:paraId="5D633B79" w14:textId="77777777" w:rsidR="005427A9" w:rsidRPr="001C249A" w:rsidRDefault="005427A9" w:rsidP="003A3E63">
            <w:pPr>
              <w:spacing w:line="480" w:lineRule="auto"/>
            </w:pPr>
            <w:r w:rsidRPr="001C249A">
              <w:t>M</w:t>
            </w:r>
          </w:p>
        </w:tc>
      </w:tr>
    </w:tbl>
    <w:p w14:paraId="078EB221" w14:textId="77777777" w:rsidR="00D80FB5" w:rsidRDefault="00D80FB5" w:rsidP="00D80FB5">
      <w:pPr>
        <w:spacing w:line="480" w:lineRule="auto"/>
      </w:pPr>
    </w:p>
    <w:p w14:paraId="27F3EED4" w14:textId="77777777" w:rsidR="000048BB" w:rsidRDefault="00565EA1"/>
    <w:sectPr w:rsidR="000048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D26D5"/>
    <w:multiLevelType w:val="hybridMultilevel"/>
    <w:tmpl w:val="0012F9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917AD9"/>
    <w:multiLevelType w:val="hybridMultilevel"/>
    <w:tmpl w:val="6630A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AD6FC2"/>
    <w:multiLevelType w:val="hybridMultilevel"/>
    <w:tmpl w:val="5AFC12AE"/>
    <w:lvl w:ilvl="0" w:tplc="EF2E3F1C">
      <w:start w:val="1"/>
      <w:numFmt w:val="bullet"/>
      <w:lvlText w:val="•"/>
      <w:lvlJc w:val="left"/>
      <w:pPr>
        <w:tabs>
          <w:tab w:val="num" w:pos="720"/>
        </w:tabs>
        <w:ind w:left="720" w:hanging="360"/>
      </w:pPr>
      <w:rPr>
        <w:rFonts w:ascii="Arial" w:hAnsi="Arial" w:hint="default"/>
      </w:rPr>
    </w:lvl>
    <w:lvl w:ilvl="1" w:tplc="610A25D8" w:tentative="1">
      <w:start w:val="1"/>
      <w:numFmt w:val="bullet"/>
      <w:lvlText w:val="•"/>
      <w:lvlJc w:val="left"/>
      <w:pPr>
        <w:tabs>
          <w:tab w:val="num" w:pos="1440"/>
        </w:tabs>
        <w:ind w:left="1440" w:hanging="360"/>
      </w:pPr>
      <w:rPr>
        <w:rFonts w:ascii="Arial" w:hAnsi="Arial" w:hint="default"/>
      </w:rPr>
    </w:lvl>
    <w:lvl w:ilvl="2" w:tplc="32D8E58A" w:tentative="1">
      <w:start w:val="1"/>
      <w:numFmt w:val="bullet"/>
      <w:lvlText w:val="•"/>
      <w:lvlJc w:val="left"/>
      <w:pPr>
        <w:tabs>
          <w:tab w:val="num" w:pos="2160"/>
        </w:tabs>
        <w:ind w:left="2160" w:hanging="360"/>
      </w:pPr>
      <w:rPr>
        <w:rFonts w:ascii="Arial" w:hAnsi="Arial" w:hint="default"/>
      </w:rPr>
    </w:lvl>
    <w:lvl w:ilvl="3" w:tplc="691CBA40" w:tentative="1">
      <w:start w:val="1"/>
      <w:numFmt w:val="bullet"/>
      <w:lvlText w:val="•"/>
      <w:lvlJc w:val="left"/>
      <w:pPr>
        <w:tabs>
          <w:tab w:val="num" w:pos="2880"/>
        </w:tabs>
        <w:ind w:left="2880" w:hanging="360"/>
      </w:pPr>
      <w:rPr>
        <w:rFonts w:ascii="Arial" w:hAnsi="Arial" w:hint="default"/>
      </w:rPr>
    </w:lvl>
    <w:lvl w:ilvl="4" w:tplc="D7740818" w:tentative="1">
      <w:start w:val="1"/>
      <w:numFmt w:val="bullet"/>
      <w:lvlText w:val="•"/>
      <w:lvlJc w:val="left"/>
      <w:pPr>
        <w:tabs>
          <w:tab w:val="num" w:pos="3600"/>
        </w:tabs>
        <w:ind w:left="3600" w:hanging="360"/>
      </w:pPr>
      <w:rPr>
        <w:rFonts w:ascii="Arial" w:hAnsi="Arial" w:hint="default"/>
      </w:rPr>
    </w:lvl>
    <w:lvl w:ilvl="5" w:tplc="D1E60B56" w:tentative="1">
      <w:start w:val="1"/>
      <w:numFmt w:val="bullet"/>
      <w:lvlText w:val="•"/>
      <w:lvlJc w:val="left"/>
      <w:pPr>
        <w:tabs>
          <w:tab w:val="num" w:pos="4320"/>
        </w:tabs>
        <w:ind w:left="4320" w:hanging="360"/>
      </w:pPr>
      <w:rPr>
        <w:rFonts w:ascii="Arial" w:hAnsi="Arial" w:hint="default"/>
      </w:rPr>
    </w:lvl>
    <w:lvl w:ilvl="6" w:tplc="540CC8C4" w:tentative="1">
      <w:start w:val="1"/>
      <w:numFmt w:val="bullet"/>
      <w:lvlText w:val="•"/>
      <w:lvlJc w:val="left"/>
      <w:pPr>
        <w:tabs>
          <w:tab w:val="num" w:pos="5040"/>
        </w:tabs>
        <w:ind w:left="5040" w:hanging="360"/>
      </w:pPr>
      <w:rPr>
        <w:rFonts w:ascii="Arial" w:hAnsi="Arial" w:hint="default"/>
      </w:rPr>
    </w:lvl>
    <w:lvl w:ilvl="7" w:tplc="7BD4FB5C" w:tentative="1">
      <w:start w:val="1"/>
      <w:numFmt w:val="bullet"/>
      <w:lvlText w:val="•"/>
      <w:lvlJc w:val="left"/>
      <w:pPr>
        <w:tabs>
          <w:tab w:val="num" w:pos="5760"/>
        </w:tabs>
        <w:ind w:left="5760" w:hanging="360"/>
      </w:pPr>
      <w:rPr>
        <w:rFonts w:ascii="Arial" w:hAnsi="Arial" w:hint="default"/>
      </w:rPr>
    </w:lvl>
    <w:lvl w:ilvl="8" w:tplc="86561E9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EE313B7"/>
    <w:multiLevelType w:val="hybridMultilevel"/>
    <w:tmpl w:val="16225CA4"/>
    <w:lvl w:ilvl="0" w:tplc="771CC9E8">
      <w:start w:val="1"/>
      <w:numFmt w:val="bullet"/>
      <w:lvlText w:val="•"/>
      <w:lvlJc w:val="left"/>
      <w:pPr>
        <w:tabs>
          <w:tab w:val="num" w:pos="720"/>
        </w:tabs>
        <w:ind w:left="720" w:hanging="360"/>
      </w:pPr>
      <w:rPr>
        <w:rFonts w:ascii="Arial" w:hAnsi="Arial" w:hint="default"/>
      </w:rPr>
    </w:lvl>
    <w:lvl w:ilvl="1" w:tplc="61CE89B4" w:tentative="1">
      <w:start w:val="1"/>
      <w:numFmt w:val="bullet"/>
      <w:lvlText w:val="•"/>
      <w:lvlJc w:val="left"/>
      <w:pPr>
        <w:tabs>
          <w:tab w:val="num" w:pos="1440"/>
        </w:tabs>
        <w:ind w:left="1440" w:hanging="360"/>
      </w:pPr>
      <w:rPr>
        <w:rFonts w:ascii="Arial" w:hAnsi="Arial" w:hint="default"/>
      </w:rPr>
    </w:lvl>
    <w:lvl w:ilvl="2" w:tplc="2F8424A8" w:tentative="1">
      <w:start w:val="1"/>
      <w:numFmt w:val="bullet"/>
      <w:lvlText w:val="•"/>
      <w:lvlJc w:val="left"/>
      <w:pPr>
        <w:tabs>
          <w:tab w:val="num" w:pos="2160"/>
        </w:tabs>
        <w:ind w:left="2160" w:hanging="360"/>
      </w:pPr>
      <w:rPr>
        <w:rFonts w:ascii="Arial" w:hAnsi="Arial" w:hint="default"/>
      </w:rPr>
    </w:lvl>
    <w:lvl w:ilvl="3" w:tplc="9F9477DA" w:tentative="1">
      <w:start w:val="1"/>
      <w:numFmt w:val="bullet"/>
      <w:lvlText w:val="•"/>
      <w:lvlJc w:val="left"/>
      <w:pPr>
        <w:tabs>
          <w:tab w:val="num" w:pos="2880"/>
        </w:tabs>
        <w:ind w:left="2880" w:hanging="360"/>
      </w:pPr>
      <w:rPr>
        <w:rFonts w:ascii="Arial" w:hAnsi="Arial" w:hint="default"/>
      </w:rPr>
    </w:lvl>
    <w:lvl w:ilvl="4" w:tplc="810AF6C6" w:tentative="1">
      <w:start w:val="1"/>
      <w:numFmt w:val="bullet"/>
      <w:lvlText w:val="•"/>
      <w:lvlJc w:val="left"/>
      <w:pPr>
        <w:tabs>
          <w:tab w:val="num" w:pos="3600"/>
        </w:tabs>
        <w:ind w:left="3600" w:hanging="360"/>
      </w:pPr>
      <w:rPr>
        <w:rFonts w:ascii="Arial" w:hAnsi="Arial" w:hint="default"/>
      </w:rPr>
    </w:lvl>
    <w:lvl w:ilvl="5" w:tplc="ABA44482" w:tentative="1">
      <w:start w:val="1"/>
      <w:numFmt w:val="bullet"/>
      <w:lvlText w:val="•"/>
      <w:lvlJc w:val="left"/>
      <w:pPr>
        <w:tabs>
          <w:tab w:val="num" w:pos="4320"/>
        </w:tabs>
        <w:ind w:left="4320" w:hanging="360"/>
      </w:pPr>
      <w:rPr>
        <w:rFonts w:ascii="Arial" w:hAnsi="Arial" w:hint="default"/>
      </w:rPr>
    </w:lvl>
    <w:lvl w:ilvl="6" w:tplc="C074B55E" w:tentative="1">
      <w:start w:val="1"/>
      <w:numFmt w:val="bullet"/>
      <w:lvlText w:val="•"/>
      <w:lvlJc w:val="left"/>
      <w:pPr>
        <w:tabs>
          <w:tab w:val="num" w:pos="5040"/>
        </w:tabs>
        <w:ind w:left="5040" w:hanging="360"/>
      </w:pPr>
      <w:rPr>
        <w:rFonts w:ascii="Arial" w:hAnsi="Arial" w:hint="default"/>
      </w:rPr>
    </w:lvl>
    <w:lvl w:ilvl="7" w:tplc="6436CB54" w:tentative="1">
      <w:start w:val="1"/>
      <w:numFmt w:val="bullet"/>
      <w:lvlText w:val="•"/>
      <w:lvlJc w:val="left"/>
      <w:pPr>
        <w:tabs>
          <w:tab w:val="num" w:pos="5760"/>
        </w:tabs>
        <w:ind w:left="5760" w:hanging="360"/>
      </w:pPr>
      <w:rPr>
        <w:rFonts w:ascii="Arial" w:hAnsi="Arial" w:hint="default"/>
      </w:rPr>
    </w:lvl>
    <w:lvl w:ilvl="8" w:tplc="D82A7ED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2A1431F"/>
    <w:multiLevelType w:val="hybridMultilevel"/>
    <w:tmpl w:val="4FC6D3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A4260F"/>
    <w:multiLevelType w:val="hybridMultilevel"/>
    <w:tmpl w:val="D5BC08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875A27"/>
    <w:multiLevelType w:val="hybridMultilevel"/>
    <w:tmpl w:val="5BE27A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A34B97"/>
    <w:multiLevelType w:val="hybridMultilevel"/>
    <w:tmpl w:val="13E6CF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073FBB"/>
    <w:multiLevelType w:val="hybridMultilevel"/>
    <w:tmpl w:val="D5BC08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1C84D62"/>
    <w:multiLevelType w:val="hybridMultilevel"/>
    <w:tmpl w:val="B5B445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7"/>
  </w:num>
  <w:num w:numId="5">
    <w:abstractNumId w:val="1"/>
  </w:num>
  <w:num w:numId="6">
    <w:abstractNumId w:val="0"/>
  </w:num>
  <w:num w:numId="7">
    <w:abstractNumId w:val="9"/>
  </w:num>
  <w:num w:numId="8">
    <w:abstractNumId w:val="6"/>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0FB5"/>
    <w:rsid w:val="005427A9"/>
    <w:rsid w:val="00565EA1"/>
    <w:rsid w:val="007345E1"/>
    <w:rsid w:val="00D80FB5"/>
    <w:rsid w:val="00F052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6B575"/>
  <w15:chartTrackingRefBased/>
  <w15:docId w15:val="{3F15927E-66C3-4B4F-899D-EF17B1BB37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FB5"/>
  </w:style>
  <w:style w:type="paragraph" w:styleId="Heading1">
    <w:name w:val="heading 1"/>
    <w:basedOn w:val="Normal"/>
    <w:next w:val="Normal"/>
    <w:link w:val="Heading1Char"/>
    <w:uiPriority w:val="9"/>
    <w:qFormat/>
    <w:rsid w:val="00D80F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27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FB5"/>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D80FB5"/>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0FB5"/>
    <w:pPr>
      <w:ind w:left="720"/>
      <w:contextualSpacing/>
    </w:pPr>
  </w:style>
  <w:style w:type="character" w:customStyle="1" w:styleId="Heading2Char">
    <w:name w:val="Heading 2 Char"/>
    <w:basedOn w:val="DefaultParagraphFont"/>
    <w:link w:val="Heading2"/>
    <w:uiPriority w:val="9"/>
    <w:rsid w:val="005427A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8</Pages>
  <Words>3499</Words>
  <Characters>19945</Characters>
  <Application>Microsoft Office Word</Application>
  <DocSecurity>0</DocSecurity>
  <Lines>166</Lines>
  <Paragraphs>46</Paragraphs>
  <ScaleCrop>false</ScaleCrop>
  <Company/>
  <LinksUpToDate>false</LinksUpToDate>
  <CharactersWithSpaces>2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ten Smith</dc:creator>
  <cp:keywords/>
  <dc:description/>
  <cp:lastModifiedBy>Kirsten Smith</cp:lastModifiedBy>
  <cp:revision>3</cp:revision>
  <dcterms:created xsi:type="dcterms:W3CDTF">2022-11-11T16:09:00Z</dcterms:created>
  <dcterms:modified xsi:type="dcterms:W3CDTF">2022-11-25T16:02:00Z</dcterms:modified>
</cp:coreProperties>
</file>